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A0D3A" w14:textId="59988C2B" w:rsidR="008570E5" w:rsidRDefault="00211655" w:rsidP="00FD3B07">
      <w:pPr>
        <w:pStyle w:val="Heading1"/>
        <w:spacing w:before="0"/>
        <w:contextualSpacing/>
        <w:jc w:val="both"/>
      </w:pPr>
      <w:r>
        <w:t>Modeling the Contribution of Offshore Wind to the Grid Mix and Air Quality Implications: National Approach</w:t>
      </w:r>
    </w:p>
    <w:p w14:paraId="3FDA3466" w14:textId="77777777" w:rsidR="008570E5" w:rsidRPr="008570E5" w:rsidRDefault="008570E5" w:rsidP="00FD3B07">
      <w:pPr>
        <w:spacing w:after="0"/>
        <w:contextualSpacing/>
        <w:jc w:val="both"/>
      </w:pPr>
    </w:p>
    <w:p w14:paraId="31190E17" w14:textId="77777777" w:rsidR="008570E5" w:rsidRDefault="008570E5" w:rsidP="00FD3B07">
      <w:pPr>
        <w:pStyle w:val="Heading2"/>
        <w:spacing w:before="0"/>
        <w:contextualSpacing/>
        <w:jc w:val="both"/>
      </w:pPr>
      <w:r w:rsidRPr="008570E5">
        <w:t>Abstract</w:t>
      </w:r>
    </w:p>
    <w:p w14:paraId="293E4473" w14:textId="77777777" w:rsidR="004A1D98" w:rsidRPr="00134E75" w:rsidRDefault="004A1D98" w:rsidP="004A1D98">
      <w:pPr>
        <w:spacing w:after="0"/>
        <w:contextualSpacing/>
        <w:jc w:val="both"/>
      </w:pPr>
    </w:p>
    <w:p w14:paraId="7CD09671" w14:textId="094207BB" w:rsidR="00712618" w:rsidRDefault="004A1D98" w:rsidP="001A19F3">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303F12">
        <w:t xml:space="preserve">energy futures that include varying OSW </w:t>
      </w:r>
      <w:r w:rsidR="00087B87" w:rsidRPr="00134E75">
        <w:t xml:space="preserve">cost curves and carbon </w:t>
      </w:r>
      <w:r w:rsidR="006B66AE">
        <w:t>dioxide (</w:t>
      </w:r>
      <w:bookmarkStart w:id="0" w:name="_Hlk20918300"/>
      <w:r w:rsidR="006B66AE" w:rsidRPr="006B66AE">
        <w:t>CO</w:t>
      </w:r>
      <w:r w:rsidR="006B66AE" w:rsidRPr="006B66AE">
        <w:rPr>
          <w:vertAlign w:val="subscript"/>
        </w:rPr>
        <w:t>2</w:t>
      </w:r>
      <w:bookmarkEnd w:id="0"/>
      <w:r w:rsidR="006B66AE">
        <w:t xml:space="preserve">) </w:t>
      </w:r>
      <w:r w:rsidR="00087B87" w:rsidRPr="006B66AE">
        <w:t>mitigation</w:t>
      </w:r>
      <w:r w:rsidR="00087B87" w:rsidRPr="00134E75">
        <w:t xml:space="preserve"> scenarios to measure the changes in the energy mix and quantify </w:t>
      </w:r>
      <w:r w:rsidR="00F669BB">
        <w:t>OSW’s</w:t>
      </w:r>
      <w:r w:rsidR="00087B87" w:rsidRPr="00134E75">
        <w:t xml:space="preserve"> impact on the resulting emissions.  </w:t>
      </w:r>
    </w:p>
    <w:p w14:paraId="6C646FB0" w14:textId="77777777" w:rsidR="00712618" w:rsidRDefault="00712618" w:rsidP="001A19F3">
      <w:pPr>
        <w:spacing w:after="0"/>
        <w:contextualSpacing/>
        <w:jc w:val="both"/>
      </w:pPr>
    </w:p>
    <w:p w14:paraId="7E7A583C" w14:textId="35902539" w:rsidR="001471FB" w:rsidRDefault="00712618" w:rsidP="001A19F3">
      <w:pPr>
        <w:spacing w:after="0"/>
        <w:contextualSpacing/>
        <w:jc w:val="both"/>
      </w:pPr>
      <w:r w:rsidRPr="00134E75">
        <w:t>For this analysis, an energy system modeling approach is used to generate and explore potential energy futures. The approach uses the Integrated MARKAL-EFOM System</w:t>
      </w:r>
      <w:r w:rsidR="004A0476">
        <w:t xml:space="preserve"> </w:t>
      </w:r>
      <w:r w:rsidRPr="00134E75">
        <w:t>energy system model</w:t>
      </w:r>
      <w:r w:rsidR="00CF36A1" w:rsidRPr="00134E75">
        <w:t xml:space="preserve"> (TIMES) </w:t>
      </w:r>
      <w:r w:rsidRPr="00134E75">
        <w:t xml:space="preserve">and a database representation of the U.S. energy system called the EPAUS9rT, applying a nested parametric sensitivity analysis to represent potential futures. Combinations of carbon mitigation stringencies and </w:t>
      </w:r>
      <w:r w:rsidR="001507A4">
        <w:t>OSW</w:t>
      </w:r>
      <w:r w:rsidRPr="00134E75">
        <w:t xml:space="preserve"> cost curves created vastly different energy futures with comparably different emissions profiles. </w:t>
      </w:r>
      <w:r w:rsidR="001471FB" w:rsidRPr="00134E75">
        <w:t xml:space="preserve">This sensitivity analysis allows us to explore the benefits of </w:t>
      </w:r>
      <w:r w:rsidR="001507A4">
        <w:t>OSW</w:t>
      </w:r>
      <w:r w:rsidR="001471FB" w:rsidRPr="00134E75">
        <w:t xml:space="preserve"> as an energy source within the U.S. as it relates to air quality and GHG emissions reductions.  We look at results both nationally and regionally, analyzing the differences in regional adoption of </w:t>
      </w:r>
      <w:r w:rsidR="001507A4">
        <w:t>OSW</w:t>
      </w:r>
      <w:r w:rsidR="001471FB" w:rsidRPr="00134E75">
        <w:t xml:space="preserve"> and how access to this technology provides a broader range of emission reduction options for the power sector. </w:t>
      </w:r>
    </w:p>
    <w:p w14:paraId="24B46F4C" w14:textId="77777777" w:rsidR="008570E5" w:rsidRDefault="008570E5" w:rsidP="00FD3B07">
      <w:pPr>
        <w:spacing w:after="0"/>
        <w:contextualSpacing/>
        <w:jc w:val="both"/>
      </w:pPr>
    </w:p>
    <w:p w14:paraId="391E716E" w14:textId="4FC300A3" w:rsidR="00DF0151" w:rsidRDefault="008570E5" w:rsidP="00FD3B07">
      <w:pPr>
        <w:pStyle w:val="Heading2"/>
        <w:spacing w:before="0"/>
        <w:contextualSpacing/>
        <w:jc w:val="both"/>
      </w:pPr>
      <w:r>
        <w:t>Introduction</w:t>
      </w:r>
      <w:r w:rsidR="004262BF">
        <w:t xml:space="preserve"> and objectives</w:t>
      </w:r>
    </w:p>
    <w:p w14:paraId="5FF252FD" w14:textId="77777777" w:rsidR="00DF0151" w:rsidRPr="00DF0151" w:rsidRDefault="00DF0151" w:rsidP="00FD3B07">
      <w:pPr>
        <w:spacing w:after="0"/>
        <w:contextualSpacing/>
        <w:jc w:val="both"/>
      </w:pPr>
    </w:p>
    <w:p w14:paraId="6E669F6E" w14:textId="4C6658F5" w:rsidR="00CE22D7" w:rsidRDefault="001507A4" w:rsidP="00FD3B07">
      <w:pPr>
        <w:spacing w:after="0"/>
        <w:contextualSpacing/>
        <w:jc w:val="both"/>
      </w:pPr>
      <w:r>
        <w:t>OSW</w:t>
      </w:r>
      <w:r w:rsidR="00CE22D7">
        <w:t xml:space="preserve"> is a renewable energy </w:t>
      </w:r>
      <w:r w:rsidR="00836741">
        <w:t>re</w:t>
      </w:r>
      <w:r w:rsidR="00CE22D7">
        <w:t xml:space="preserve">source available over coastal and great lake waters. Its low variability and uncertainty paired with its proximity to large population centers makes it a prime candidate for electricity production. In the US, </w:t>
      </w:r>
      <w:r w:rsidR="00C82A97">
        <w:t>approximately 40% of the population lives on the coast, and this population has grown 40% since 1970</w:t>
      </w:r>
      <w:r w:rsidR="000E26CC">
        <w:t xml:space="preserve"> </w:t>
      </w:r>
      <w:r w:rsidR="000E26CC">
        <w:fldChar w:fldCharType="begin">
          <w:fldData xml:space="preserve">PEVuZE5vdGU+PENpdGU+PEF1dGhvcj5OT0FBPC9BdXRob3I+PFllYXI+MjAxNDwvWWVhcj48UmVj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</w:fldData>
        </w:fldChar>
      </w:r>
      <w:r w:rsidR="0007766E">
        <w:instrText xml:space="preserve"> ADDIN EN.CITE </w:instrText>
      </w:r>
      <w:r w:rsidR="0007766E">
        <w:fldChar w:fldCharType="begin">
          <w:fldData xml:space="preserve">PEVuZE5vdGU+PENpdGU+PEF1dGhvcj5OT0FBPC9BdXRob3I+PFllYXI+MjAxNDwvWWVhcj48UmVj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</w:fldData>
        </w:fldChar>
      </w:r>
      <w:r w:rsidR="0007766E">
        <w:instrText xml:space="preserve"> ADDIN EN.CITE.DATA </w:instrText>
      </w:r>
      <w:r w:rsidR="0007766E">
        <w:fldChar w:fldCharType="end"/>
      </w:r>
      <w:r w:rsidR="000E26CC">
        <w:fldChar w:fldCharType="separate"/>
      </w:r>
      <w:r w:rsidR="00780067">
        <w:rPr>
          <w:noProof/>
        </w:rPr>
        <w:t>(NOAA, 2013, 2014; Ringkjob, Haugan, &amp; Solbrekke, 2018)</w:t>
      </w:r>
      <w:r w:rsidR="000E26CC">
        <w:fldChar w:fldCharType="end"/>
      </w:r>
      <w:r w:rsidR="00C82A97">
        <w:t>.</w:t>
      </w:r>
      <w:r w:rsidR="000E26CC">
        <w:t xml:space="preserve"> </w:t>
      </w:r>
      <w:r w:rsidR="00C82A97">
        <w:t>This means electricity consumption is growing and there is less area available for development. More so, the area that is available is expensive due to availability constraints.</w:t>
      </w:r>
      <w:r w:rsidR="00E025CE">
        <w:t xml:space="preserve"> </w:t>
      </w:r>
      <w:r>
        <w:t>OSW</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07766E">
        <w:instrText xml:space="preserve"> ADDIN EN.CITE &lt;EndNote&gt;&lt;Cite&gt;&lt;Author&gt;Musial&lt;/Author&gt;&lt;Year&gt;2016&lt;/Year&gt;&lt;RecNum&gt;72&lt;/RecNum&gt;&lt;DisplayText&gt;(Musial, Heimiller, Beiter, Scott, &amp;amp; Draxl, 2016)&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780067">
        <w:rPr>
          <w:noProof/>
        </w:rPr>
        <w:t>(Musial, Heimiller, Beiter, Scott, &amp; Draxl, 2016)</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 turbine Block Island Wind Farm </w:t>
      </w:r>
      <w:r w:rsidR="00832162">
        <w:t xml:space="preserve">that </w:t>
      </w:r>
      <w:r w:rsidR="00832162" w:rsidRPr="00134E75">
        <w:t xml:space="preserve">began commercial operation as the first </w:t>
      </w:r>
      <w:r>
        <w:t>OSW</w:t>
      </w:r>
      <w:r w:rsidR="00832162" w:rsidRPr="00134E75">
        <w:t xml:space="preserve"> farm in the US</w:t>
      </w:r>
      <w:r w:rsidR="00832162">
        <w:t xml:space="preserve"> in late 2016</w:t>
      </w:r>
      <w:r w:rsidR="00832162" w:rsidRPr="00134E75">
        <w:t xml:space="preserve">.  </w:t>
      </w:r>
      <w:r w:rsidR="00E025CE">
        <w:t xml:space="preserve">It is, </w:t>
      </w:r>
      <w:r w:rsidR="00737EEE">
        <w:t>nevertheless</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 </w:t>
      </w:r>
      <w:r w:rsidR="00CA0F53">
        <w:t xml:space="preserve">Distance to shore and depth of water add to these costs. Lastly, the electricity produced must make its way to shore through seaworthy transmission lines. </w:t>
      </w:r>
    </w:p>
    <w:p w14:paraId="71FF31E6" w14:textId="77777777" w:rsidR="000B38A2" w:rsidRPr="00134E75" w:rsidRDefault="000B38A2" w:rsidP="00FD3B07">
      <w:pPr>
        <w:spacing w:after="0"/>
        <w:contextualSpacing/>
        <w:jc w:val="both"/>
      </w:pPr>
    </w:p>
    <w:p w14:paraId="662A36F8" w14:textId="19CBBC55" w:rsidR="00E535B1" w:rsidRDefault="003061BE" w:rsidP="00FD3B07">
      <w:pPr>
        <w:spacing w:after="0"/>
        <w:contextualSpacing/>
        <w:jc w:val="both"/>
      </w:pPr>
      <w:r w:rsidRPr="00134E75">
        <w:t>Twenty-five</w:t>
      </w:r>
      <w:r w:rsidR="00BD4400" w:rsidRPr="00134E75">
        <w:t xml:space="preserve"> coastal</w:t>
      </w:r>
      <w:r w:rsidR="0085451A" w:rsidRPr="00134E75">
        <w:t xml:space="preserve"> or great lakes</w:t>
      </w:r>
      <w:r w:rsidR="00BD4400" w:rsidRPr="00134E75">
        <w:t xml:space="preserve"> states and Washington D.C. have instituted Renewable Portfolio Standards or Goals (RPS)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07766E">
        <w:instrText xml:space="preserve"> ADDIN EN.CITE &lt;EndNote&gt;&lt;Cite&gt;&lt;Author&gt;NCCETC&lt;/Author&gt;&lt;Year&gt;2019&lt;/Year&gt;&lt;RecNum&gt;75&lt;/RecNum&gt;&lt;DisplayText&gt;(C2ES, 2019; NCCETC, 2019)&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780067">
        <w:rPr>
          <w:noProof/>
        </w:rPr>
        <w:t>(C2ES, 2019; NCCETC, 2019)</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S in 2018, an increase of 5% from 2017</w:t>
      </w:r>
      <w:r w:rsidR="00464FDB">
        <w:t xml:space="preserve"> </w:t>
      </w:r>
      <w:r w:rsidR="00464FDB">
        <w:fldChar w:fldCharType="begin"/>
      </w:r>
      <w:r w:rsidR="0007766E">
        <w:instrText xml:space="preserve"> ADDIN EN.CITE &lt;EndNote&gt;&lt;Cite&gt;&lt;Author&gt;U.S. EIA&lt;/Author&gt;&lt;Year&gt;2018&lt;/Year&gt;&lt;RecNum&gt;77&lt;/RecNum&gt;&lt;DisplayText&gt;(U.S. EIA, 2018a, 2018b)&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780067">
        <w:rPr>
          <w:noProof/>
        </w:rPr>
        <w:t>(U.S. EIA, 2018a, 2018b)</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FD3B07">
      <w:pPr>
        <w:spacing w:after="0"/>
        <w:contextualSpacing/>
        <w:jc w:val="both"/>
      </w:pPr>
    </w:p>
    <w:p w14:paraId="15EC8730" w14:textId="08446E48" w:rsidR="00730D79" w:rsidRDefault="000E1F1A" w:rsidP="00FD3B07">
      <w:pPr>
        <w:spacing w:after="0"/>
        <w:contextualSpacing/>
        <w:jc w:val="both"/>
      </w:pPr>
      <w:r w:rsidRPr="00134E75">
        <w:t xml:space="preserve">With the growth of the </w:t>
      </w:r>
      <w:r w:rsidR="00232FEC" w:rsidRPr="00134E75">
        <w:t xml:space="preserve">offshore </w:t>
      </w:r>
      <w:r w:rsidRPr="00134E75">
        <w:t>industry in the US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carbon mitiga</w:t>
      </w:r>
      <w:r w:rsidR="001B2EC0">
        <w:t>tion stringency.</w:t>
      </w:r>
      <w:r w:rsidR="003B4A7E">
        <w:t xml:space="preserve"> </w:t>
      </w:r>
    </w:p>
    <w:p w14:paraId="2E0AE81F" w14:textId="77777777" w:rsidR="009B3AB9" w:rsidRDefault="009B3AB9" w:rsidP="00FD3B07">
      <w:pPr>
        <w:spacing w:after="0"/>
        <w:contextualSpacing/>
        <w:jc w:val="both"/>
      </w:pPr>
    </w:p>
    <w:p w14:paraId="7377C320" w14:textId="25237E16" w:rsidR="00730D79" w:rsidRDefault="00B51C2F" w:rsidP="00FD3B07">
      <w:pPr>
        <w:spacing w:after="0"/>
        <w:contextualSpacing/>
        <w:jc w:val="both"/>
      </w:pPr>
      <w:r>
        <w:t xml:space="preserve">(1) </w:t>
      </w:r>
      <w:r w:rsidR="001507A4">
        <w:t>OSW</w:t>
      </w:r>
      <w:r w:rsidR="00730D79">
        <w:t xml:space="preserve"> Costs: </w:t>
      </w:r>
      <w:r w:rsidR="003B4A7E">
        <w:t xml:space="preserve">Supply chains are not yet developed in the US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lastRenderedPageBreak/>
        <w:t xml:space="preserve">However, there is a great deal of potential for a declining cost curve for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FD3B07">
      <w:pPr>
        <w:spacing w:after="0"/>
        <w:contextualSpacing/>
        <w:jc w:val="both"/>
      </w:pPr>
    </w:p>
    <w:p w14:paraId="26B02629" w14:textId="07CB3AB3" w:rsidR="00A00F88" w:rsidRDefault="00B51C2F" w:rsidP="00FD3B07">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6E4347">
        <w:t xml:space="preserve">the criteria air pollutants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 for CO</w:t>
      </w:r>
      <w:r w:rsidR="00D61287">
        <w:t xml:space="preserve">2.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p>
    <w:p w14:paraId="60599F1F" w14:textId="77777777" w:rsidR="003B0AAF" w:rsidRDefault="003B0AAF" w:rsidP="00FD3B07">
      <w:pPr>
        <w:spacing w:after="0"/>
        <w:contextualSpacing/>
        <w:jc w:val="both"/>
      </w:pPr>
    </w:p>
    <w:p w14:paraId="014BE5B6" w14:textId="4383CCD3" w:rsidR="00F264B3" w:rsidRDefault="00721E76" w:rsidP="00AF3266">
      <w:pPr>
        <w:spacing w:after="0"/>
        <w:contextualSpacing/>
        <w:jc w:val="both"/>
      </w:pPr>
      <w:r>
        <w:t>AEO 2019 predicts that electric sector emissions will remain flat through 2050, assuming there are no significant changes to laws and regulatio</w:t>
      </w:r>
      <w:r w:rsidR="004478A3">
        <w:t xml:space="preserve">n </w:t>
      </w:r>
      <w:r w:rsidR="004478A3">
        <w:fldChar w:fldCharType="begin"/>
      </w:r>
      <w:r w:rsidR="0007766E">
        <w:instrText xml:space="preserve"> ADDIN EN.CITE &lt;EndNote&gt;&lt;Cite&gt;&lt;Author&gt;U.S. EIA&lt;/Author&gt;&lt;Year&gt;2019&lt;/Year&gt;&lt;RecNum&gt;79&lt;/RecNum&gt;&lt;DisplayText&gt;(U.S. EIA, 2019)&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780067">
        <w:rPr>
          <w:noProof/>
        </w:rPr>
        <w:t>(U.S. EIA, 2019)</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S have a wide variety of sources; </w:t>
      </w:r>
      <w:r w:rsidR="001F4640">
        <w:t xml:space="preserve">54% comes 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7173AF">
        <w:t xml:space="preserve"> </w:t>
      </w:r>
      <w:r w:rsidR="007173AF">
        <w:fldChar w:fldCharType="begin"/>
      </w:r>
      <w:r w:rsidR="0007766E">
        <w:instrText xml:space="preserve"> ADDIN EN.CITE &lt;EndNote&gt;&lt;Cite&gt;&lt;Author&gt;U.S. EPA&lt;/Author&gt;&lt;Year&gt;2014&lt;/Year&gt;&lt;RecNum&gt;80&lt;/RecNum&gt;&lt;DisplayText&gt;(U.S. EPA, 2014, 2017)&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780067">
        <w:rPr>
          <w:noProof/>
        </w:rPr>
        <w:t>(U.S. EPA, 2014, 2017)</w:t>
      </w:r>
      <w:r w:rsidR="007173AF">
        <w:fldChar w:fldCharType="end"/>
      </w:r>
      <w:r w:rsidR="00E02E84">
        <w:t>.</w:t>
      </w:r>
    </w:p>
    <w:p w14:paraId="6949CF79" w14:textId="77777777" w:rsidR="00C17E93" w:rsidRDefault="00C17E93" w:rsidP="00FD3B07">
      <w:pPr>
        <w:spacing w:after="0"/>
        <w:contextualSpacing/>
        <w:jc w:val="both"/>
      </w:pPr>
    </w:p>
    <w:p w14:paraId="05732443" w14:textId="08E268CB" w:rsidR="00280D71" w:rsidRDefault="00076820" w:rsidP="00FD3B07">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FD3B07">
      <w:pPr>
        <w:spacing w:after="0"/>
        <w:contextualSpacing/>
        <w:jc w:val="both"/>
      </w:pPr>
    </w:p>
    <w:p w14:paraId="7821A8F7" w14:textId="5F219939" w:rsidR="00730D79" w:rsidRPr="00134E75" w:rsidRDefault="00CA6CCD" w:rsidP="00FD3B07">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 xml:space="preserve">allows us to analyze the factors associated with the implementation of </w:t>
      </w:r>
      <w:r w:rsidR="001507A4">
        <w:t>OSW</w:t>
      </w:r>
      <w:r w:rsidR="00840F42" w:rsidRPr="00134E75">
        <w:t xml:space="preserve"> and the benefits to system emissions associated with an increase in wind power</w:t>
      </w:r>
      <w:r w:rsidR="00E86FB7" w:rsidRPr="00134E75">
        <w:t>.</w:t>
      </w:r>
    </w:p>
    <w:p w14:paraId="3E5BFE85" w14:textId="77777777" w:rsidR="00304B8A" w:rsidRDefault="00304B8A" w:rsidP="00FD3B07">
      <w:pPr>
        <w:spacing w:after="0"/>
        <w:contextualSpacing/>
        <w:jc w:val="both"/>
      </w:pPr>
    </w:p>
    <w:p w14:paraId="6A4018A5" w14:textId="77777777" w:rsidR="00304B8A" w:rsidRPr="00304B8A" w:rsidRDefault="008570E5" w:rsidP="00FD3B07">
      <w:pPr>
        <w:pStyle w:val="Heading2"/>
        <w:spacing w:before="0"/>
        <w:contextualSpacing/>
        <w:jc w:val="both"/>
      </w:pPr>
      <w:r>
        <w:t>Background</w:t>
      </w:r>
    </w:p>
    <w:p w14:paraId="37FE5419" w14:textId="77777777" w:rsidR="00304B8A" w:rsidRDefault="00304B8A" w:rsidP="00FD3B07">
      <w:pPr>
        <w:spacing w:after="0"/>
        <w:contextualSpacing/>
        <w:jc w:val="both"/>
      </w:pPr>
    </w:p>
    <w:p w14:paraId="32ED1AF9" w14:textId="010F5841" w:rsidR="00D73F35" w:rsidRDefault="001507A4" w:rsidP="00D73F35">
      <w:pPr>
        <w:spacing w:after="0"/>
        <w:contextualSpacing/>
        <w:jc w:val="both"/>
      </w:pPr>
      <w:r>
        <w:t>OSW</w:t>
      </w:r>
      <w:r w:rsidR="00A000D9">
        <w:t xml:space="preserve"> in Europe accounts for over 80% of worldwide </w:t>
      </w:r>
      <w:r>
        <w:t>OSW</w:t>
      </w:r>
      <w:r w:rsidR="00A000D9" w:rsidRPr="00134E75">
        <w:t xml:space="preserve"> with over 18</w:t>
      </w:r>
      <w:r w:rsidR="00A000D9">
        <w:t>.9</w:t>
      </w:r>
      <w:r w:rsidR="00A000D9" w:rsidRPr="00134E75">
        <w:t xml:space="preserve"> GW of installed capacity</w:t>
      </w:r>
      <w:r w:rsidR="00D73F35">
        <w:t xml:space="preserve"> </w:t>
      </w:r>
      <w:r w:rsidR="00CC3599">
        <w:t xml:space="preserve">and </w:t>
      </w:r>
      <w:r w:rsidR="00D73F35">
        <w:t>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07766E">
        <w:instrText xml:space="preserve"> ADDIN EN.CITE &lt;EndNote&gt;&lt;Cite&gt;&lt;Year&gt;2019&lt;/Year&gt;&lt;RecNum&gt;59&lt;/RecNum&gt;&lt;DisplayText&gt;(GWEC, 2019)&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780067">
        <w:rPr>
          <w:noProof/>
        </w:rPr>
        <w:t>(GWEC, 2019)</w:t>
      </w:r>
      <w:r w:rsidR="005A2E07">
        <w:fldChar w:fldCharType="end"/>
      </w:r>
      <w:r w:rsidR="00D73F35">
        <w:t>. Technically speaking, it is still at a relatively early stage of development, even in Europe, and prices are expected to fall further as the technology advances</w:t>
      </w:r>
      <w:r w:rsidR="00CF62DE">
        <w:t xml:space="preserve"> </w:t>
      </w:r>
      <w:r w:rsidR="00CF62DE">
        <w:fldChar w:fldCharType="begin"/>
      </w:r>
      <w:r w:rsidR="0007766E">
        <w:instrText xml:space="preserve"> ADDIN EN.CITE &lt;EndNote&gt;&lt;Cite&gt;&lt;Author&gt;John&lt;/Author&gt;&lt;Year&gt;2017&lt;/Year&gt;&lt;RecNum&gt;82&lt;/RecNum&gt;&lt;DisplayText&gt;(St. John, 2017)&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780067">
        <w:rPr>
          <w:noProof/>
        </w:rPr>
        <w:t>(St. John, 2017)</w:t>
      </w:r>
      <w:r w:rsidR="00CF62DE">
        <w:fldChar w:fldCharType="end"/>
      </w:r>
      <w:r w:rsidR="00D73F35">
        <w:t>.</w:t>
      </w:r>
      <w:r w:rsidR="00CF62DE">
        <w:t xml:space="preserve"> </w:t>
      </w:r>
      <w:r w:rsidR="00D73F35">
        <w:t xml:space="preserve">In 2017 the National Renewable Energy Laboratory (NREL) published a study assessing the economic potential of </w:t>
      </w:r>
      <w:r>
        <w:t>OSW</w:t>
      </w:r>
      <w:r w:rsidR="00D73F35">
        <w:t xml:space="preserve"> in the US projected a decline of approximately 50% in the levelized cost of electricity (LCOE) of </w:t>
      </w:r>
      <w:r>
        <w:t>OSW</w:t>
      </w:r>
      <w:r w:rsidR="00D73F35">
        <w:t>, both shallow and deep, by 2030</w:t>
      </w:r>
      <w:r w:rsidR="00CF62DE">
        <w:t xml:space="preserve"> </w:t>
      </w:r>
      <w:r w:rsidR="00CF62DE">
        <w:fldChar w:fldCharType="begin"/>
      </w:r>
      <w:r w:rsidR="0007766E">
        <w:instrText xml:space="preserve"> ADDIN EN.CITE &lt;EndNote&gt;&lt;Cite&gt;&lt;Author&gt;Beiter&lt;/Author&gt;&lt;Year&gt;2017&lt;/Year&gt;&lt;RecNum&gt;54&lt;/RecNum&gt;&lt;DisplayText&gt;(Beiter, Musial, Kilcher, Maness, &amp;amp; Smith, 2017)&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780067">
        <w:rPr>
          <w:noProof/>
        </w:rPr>
        <w:t>(Beiter, Musial, Kilcher, Maness, &amp; Smith, 2017)</w:t>
      </w:r>
      <w:r w:rsidR="00CF62DE">
        <w:fldChar w:fldCharType="end"/>
      </w:r>
      <w:r w:rsidR="00D73F35">
        <w:t>. Supply chain and infrastructure advancement are key to these price declines, but the largest contributor has been the growth in the capacity of turbines.  In 2016 the Block Island Wind Farm installed 6 MW turbines, standing at a height of 590 ft. In 2019, the newest and largest turbine design, the GE Halide X, has a doubled to a 12 MW capacity. It stands at 863 ft and has a 63% capacity factor, which is five to seven percent higher than the industry standard</w:t>
      </w:r>
      <w:r w:rsidR="00CF62DE">
        <w:t xml:space="preserve"> </w:t>
      </w:r>
      <w:r w:rsidR="00CF62DE">
        <w:fldChar w:fldCharType="begin"/>
      </w:r>
      <w:r w:rsidR="0007766E">
        <w:instrText xml:space="preserve"> ADDIN EN.CITE &lt;EndNote&gt;&lt;Cite&gt;&lt;Author&gt;General Electric&lt;/Author&gt;&lt;Year&gt;2019&lt;/Year&gt;&lt;RecNum&gt;83&lt;/RecNum&gt;&lt;DisplayText&gt;(General Electric, 2019)&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780067">
        <w:rPr>
          <w:noProof/>
        </w:rPr>
        <w:t>(General Electric, 2019)</w:t>
      </w:r>
      <w:r w:rsidR="00CF62DE">
        <w:fldChar w:fldCharType="end"/>
      </w:r>
      <w:r w:rsidR="00D73F35">
        <w:t>.</w:t>
      </w:r>
    </w:p>
    <w:p w14:paraId="4D309EC5" w14:textId="77777777" w:rsidR="00D73F35" w:rsidRDefault="00D73F35" w:rsidP="00D73F35">
      <w:pPr>
        <w:spacing w:after="0"/>
        <w:contextualSpacing/>
        <w:jc w:val="both"/>
      </w:pPr>
    </w:p>
    <w:p w14:paraId="5D47BD03" w14:textId="0D1667CF" w:rsidR="00D73F35" w:rsidRDefault="00D73F35" w:rsidP="00D73F35">
      <w:pPr>
        <w:spacing w:after="0"/>
        <w:contextualSpacing/>
        <w:jc w:val="both"/>
      </w:pPr>
      <w:r>
        <w:t>Steep LCOE decline has precedent in the US. Since 2009 the LCOE of solar PV and terrestrial wind have declined 88% and 69%, respectively</w:t>
      </w:r>
      <w:r w:rsidR="009964BA">
        <w:t xml:space="preserve"> </w:t>
      </w:r>
      <w:r w:rsidR="009964BA">
        <w:fldChar w:fldCharType="begin"/>
      </w:r>
      <w:r w:rsidR="0007766E">
        <w:instrText xml:space="preserve"> ADDIN EN.CITE &lt;EndNote&gt;&lt;Cite&gt;&lt;Author&gt;Lazard&lt;/Author&gt;&lt;Year&gt;2018&lt;/Year&gt;&lt;RecNum&gt;84&lt;/RecNum&gt;&lt;DisplayText&gt;(Lazard, 201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780067">
        <w:rPr>
          <w:noProof/>
        </w:rPr>
        <w:t>(Lazard, 201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However, </w:t>
      </w:r>
      <w:r w:rsidR="001507A4">
        <w:t>OSW</w:t>
      </w:r>
      <w:r>
        <w:t xml:space="preserve"> still stands as one of the most expensive generation resources available in the US</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8030B8">
        <w:t>.</w:t>
      </w:r>
      <w:r w:rsidR="009F0578">
        <w:t xml:space="preserve"> </w:t>
      </w:r>
      <w:proofErr w:type="gramStart"/>
      <w:r w:rsidR="0008787D">
        <w:t>*</w:t>
      </w:r>
      <w:proofErr w:type="gramEnd"/>
      <w:r w:rsidR="0008787D">
        <w:t>** ADD MORE</w:t>
      </w:r>
    </w:p>
    <w:p w14:paraId="24891264" w14:textId="77777777" w:rsidR="00CE5697" w:rsidRDefault="00CE5697" w:rsidP="00D73F35">
      <w:pPr>
        <w:spacing w:after="0"/>
        <w:contextualSpacing/>
        <w:jc w:val="both"/>
      </w:pPr>
    </w:p>
    <w:p w14:paraId="242B06F1" w14:textId="0EE3ED64" w:rsidR="00D73F35" w:rsidRDefault="00713F51" w:rsidP="00D73F35">
      <w:pPr>
        <w:spacing w:after="0"/>
        <w:contextualSpacing/>
        <w:jc w:val="center"/>
      </w:pPr>
      <w:r>
        <w:rPr>
          <w:noProof/>
        </w:rPr>
        <w:drawing>
          <wp:inline distT="0" distB="0" distL="0" distR="0" wp14:anchorId="354D536F" wp14:editId="0F1760A9">
            <wp:extent cx="5661660" cy="2581275"/>
            <wp:effectExtent l="19050" t="19050" r="1524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0539"/>
                    <a:stretch/>
                  </pic:blipFill>
                  <pic:spPr bwMode="auto">
                    <a:xfrm>
                      <a:off x="0" y="0"/>
                      <a:ext cx="5670712" cy="258540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916DF6E" w14:textId="1BDBC97C" w:rsidR="00907747" w:rsidRDefault="00907747" w:rsidP="00D73F35">
      <w:pPr>
        <w:spacing w:after="0"/>
        <w:contextualSpacing/>
        <w:jc w:val="center"/>
      </w:pPr>
      <w:r>
        <w:fldChar w:fldCharType="begin"/>
      </w:r>
      <w:r w:rsidR="0007766E">
        <w:instrText xml:space="preserve"> ADDIN EN.CITE &lt;EndNote&gt;&lt;Cite&gt;&lt;Author&gt;U.S. EIA&lt;/Author&gt;&lt;Year&gt;2019&lt;/Year&gt;&lt;RecNum&gt;79&lt;/RecNum&gt;&lt;DisplayText&gt;(U.S. EIA, 2019)&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sidR="00780067">
        <w:rPr>
          <w:noProof/>
        </w:rPr>
        <w:t>(U.S. EIA, 2019)</w:t>
      </w:r>
      <w:r>
        <w:fldChar w:fldCharType="end"/>
      </w:r>
    </w:p>
    <w:p w14:paraId="0CC78389" w14:textId="77777777" w:rsidR="00840F42" w:rsidRDefault="00840F42" w:rsidP="00D73F35">
      <w:pPr>
        <w:spacing w:after="0"/>
        <w:contextualSpacing/>
        <w:jc w:val="center"/>
      </w:pPr>
    </w:p>
    <w:p w14:paraId="21B5FFC7" w14:textId="552DCA97" w:rsidR="00130066" w:rsidRDefault="00050B11" w:rsidP="00FD3B07">
      <w:pPr>
        <w:spacing w:after="0"/>
        <w:jc w:val="both"/>
      </w:pPr>
      <w:r>
        <w:t xml:space="preserve">Despite the high price of </w:t>
      </w:r>
      <w:r w:rsidR="001507A4">
        <w:t>OSW</w:t>
      </w:r>
      <w:r>
        <w:t xml:space="preserve"> in the US,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4D779B">
        <w:t xml:space="preserve"> </w:t>
      </w:r>
      <w:r w:rsidR="004D779B">
        <w:fldChar w:fldCharType="begin"/>
      </w:r>
      <w:r w:rsidR="0007766E">
        <w:instrText xml:space="preserve"> ADDIN EN.CITE &lt;EndNote&gt;&lt;Cite&gt;&lt;Author&gt;AWEA&lt;/Author&gt;&lt;Year&gt;2019&lt;/Year&gt;&lt;RecNum&gt;85&lt;/RecNum&gt;&lt;DisplayText&gt;(AWEA, 2019)&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07766E">
        <w:rPr>
          <w:noProof/>
        </w:rPr>
        <w:t>(AWEA, 2019)</w:t>
      </w:r>
      <w:r w:rsidR="004D779B">
        <w:fldChar w:fldCharType="end"/>
      </w:r>
      <w:r w:rsidR="00130066">
        <w:t>:</w:t>
      </w:r>
    </w:p>
    <w:p w14:paraId="5E223FEC" w14:textId="0CDB0EF8" w:rsidR="00130066" w:rsidRDefault="00130066" w:rsidP="00FD3B07">
      <w:pPr>
        <w:pStyle w:val="ListParagraph"/>
        <w:numPr>
          <w:ilvl w:val="0"/>
          <w:numId w:val="3"/>
        </w:numPr>
        <w:spacing w:after="0"/>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07766E">
        <w:instrText xml:space="preserve"> ADDIN EN.CITE &lt;EndNote&gt;&lt;Cite&gt;&lt;Year&gt;2018&lt;/Year&gt;&lt;RecNum&gt;86&lt;/RecNum&gt;&lt;DisplayText&gt;(&amp;quot;An Act to Advance Clean Energy,&amp;quot; 2018)&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4857&lt;/number&gt;&lt;edition&gt;190&lt;/edition&gt;&lt;dates&gt;&lt;year&gt;2018&lt;/year&gt;&lt;/dates&gt;&lt;urls&gt;&lt;/urls&gt;&lt;/record&gt;&lt;/Cite&gt;&lt;/EndNote&gt;</w:instrText>
      </w:r>
      <w:r w:rsidR="00B03F1E">
        <w:fldChar w:fldCharType="separate"/>
      </w:r>
      <w:r w:rsidR="00780067">
        <w:rPr>
          <w:noProof/>
        </w:rPr>
        <w:t>("An Act to Advance Clean Energy," 2018)</w:t>
      </w:r>
      <w:r w:rsidR="00B03F1E">
        <w:fldChar w:fldCharType="end"/>
      </w:r>
    </w:p>
    <w:p w14:paraId="3ED44FD4" w14:textId="1B7CC872" w:rsidR="00191DB4" w:rsidRDefault="00130066" w:rsidP="00FD3B07">
      <w:pPr>
        <w:pStyle w:val="ListParagraph"/>
        <w:numPr>
          <w:ilvl w:val="0"/>
          <w:numId w:val="3"/>
        </w:numPr>
        <w:spacing w:after="0"/>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103CE5">
        <w:instrText xml:space="preserve"> ADDIN EN.CITE &lt;EndNote&gt;&lt;Cite&gt;&lt;Year&gt;2019&lt;/Year&gt;&lt;RecNum&gt;139&lt;/RecNum&gt;&lt;DisplayText&gt;(&amp;quot;Climate Leadership and Community Protection Act,&amp;quot; 2019)&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103CE5">
        <w:rPr>
          <w:noProof/>
        </w:rPr>
        <w:t>("Climate Leadership and Community Protection Act," 2019)</w:t>
      </w:r>
      <w:r w:rsidR="00103CE5">
        <w:fldChar w:fldCharType="end"/>
      </w:r>
    </w:p>
    <w:p w14:paraId="55B8D0C3" w14:textId="398FBBDC" w:rsidR="00130066" w:rsidRDefault="00130066" w:rsidP="00FD3B07">
      <w:pPr>
        <w:pStyle w:val="ListParagraph"/>
        <w:numPr>
          <w:ilvl w:val="0"/>
          <w:numId w:val="3"/>
        </w:numPr>
        <w:spacing w:after="0"/>
        <w:jc w:val="both"/>
      </w:pPr>
      <w:r>
        <w:t xml:space="preserve">New Jersey: 2018 law outlining target to develop 3,500 MW of </w:t>
      </w:r>
      <w:r w:rsidR="001507A4">
        <w:t>OSW</w:t>
      </w:r>
      <w:r>
        <w:t xml:space="preserve"> by 2030</w:t>
      </w:r>
      <w:r w:rsidR="005C7190">
        <w:t xml:space="preserve">, the first 1,1000 MW of which have just been won by </w:t>
      </w:r>
      <w:proofErr w:type="spellStart"/>
      <w:r w:rsidR="00A77F74" w:rsidRPr="00A77F74">
        <w:t>Ørsted</w:t>
      </w:r>
      <w:proofErr w:type="spellEnd"/>
      <w:r w:rsidR="00DF42E0">
        <w:t xml:space="preserve"> </w:t>
      </w:r>
      <w:r w:rsidR="00DF42E0">
        <w:fldChar w:fldCharType="begin"/>
      </w:r>
      <w:r w:rsidR="0007766E">
        <w:instrText xml:space="preserve"> ADDIN EN.CITE &lt;EndNote&gt;&lt;Cite&gt;&lt;Author&gt;NJ Board of Public Utilities&lt;/Author&gt;&lt;Year&gt;2019&lt;/Year&gt;&lt;RecNum&gt;87&lt;/RecNum&gt;&lt;DisplayText&gt;(NJ Board of Public Utilities, 2019)&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rsidR="00DF42E0">
        <w:fldChar w:fldCharType="separate"/>
      </w:r>
      <w:r w:rsidR="00780067">
        <w:rPr>
          <w:noProof/>
        </w:rPr>
        <w:t>(NJ Board of Public Utilities, 2019)</w:t>
      </w:r>
      <w:r w:rsidR="00DF42E0">
        <w:fldChar w:fldCharType="end"/>
      </w:r>
      <w:r w:rsidR="00DF42E0">
        <w:rPr>
          <w:rStyle w:val="EndnoteReference"/>
        </w:rPr>
        <w:t xml:space="preserve"> </w:t>
      </w:r>
      <w:r w:rsidR="00DF42E0">
        <w:t xml:space="preserve"> </w:t>
      </w:r>
    </w:p>
    <w:p w14:paraId="2E2DBE1B" w14:textId="791179F9" w:rsidR="00130066" w:rsidRDefault="00130066" w:rsidP="00FD3B07">
      <w:pPr>
        <w:pStyle w:val="ListParagraph"/>
        <w:numPr>
          <w:ilvl w:val="0"/>
          <w:numId w:val="3"/>
        </w:numPr>
        <w:spacing w:after="0"/>
        <w:jc w:val="both"/>
      </w:pPr>
      <w:r>
        <w:t xml:space="preserve">Maryland: 2013 </w:t>
      </w:r>
      <w:r w:rsidR="001507A4">
        <w:t>Offshore Wind</w:t>
      </w:r>
      <w:r>
        <w:t xml:space="preserve"> Energy Act developed Offshore Wind Renewable Energy Credits (ORECs), which can be applied to the state’s </w:t>
      </w:r>
      <w:r w:rsidR="00C9478F">
        <w:t>RPS</w:t>
      </w:r>
    </w:p>
    <w:p w14:paraId="2BE2CF8D" w14:textId="087FD0CA" w:rsidR="00130066" w:rsidRDefault="00130066" w:rsidP="00FD3B07">
      <w:pPr>
        <w:pStyle w:val="ListParagraph"/>
        <w:numPr>
          <w:ilvl w:val="0"/>
          <w:numId w:val="3"/>
        </w:numPr>
        <w:spacing w:after="0"/>
        <w:jc w:val="both"/>
      </w:pPr>
      <w:r>
        <w:t xml:space="preserve">Connecticut: 2018 Connecticut Department of Energy and Environmental Protection generation-based RFP for renewable energy, including </w:t>
      </w:r>
      <w:r w:rsidR="001507A4">
        <w:t>OSW</w:t>
      </w:r>
      <w:r>
        <w:t>; $15 million investment to revitalize a shipping pier</w:t>
      </w:r>
      <w:r w:rsidR="00636957">
        <w:t xml:space="preserve">; 2019 </w:t>
      </w:r>
      <w:r w:rsidR="004D779B">
        <w:t xml:space="preserve">law outlining target to develop up to 2,000 MW of OSW by 2030 </w:t>
      </w:r>
      <w:r w:rsidR="004D779B">
        <w:fldChar w:fldCharType="begin"/>
      </w:r>
      <w:r w:rsidR="0007766E">
        <w:instrText xml:space="preserve"> ADDIN EN.CITE &lt;EndNote&gt;&lt;Cite ExcludeAuth="1"&gt;&lt;Year&gt;2019&lt;/Year&gt;&lt;RecNum&gt;137&lt;/RecNum&gt;&lt;DisplayText&gt;(&amp;quot;An Act Concerning the Procurement of Energy Derived from Offshore Wind,&amp;quot; 2019)&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rsidR="004D779B">
        <w:fldChar w:fldCharType="separate"/>
      </w:r>
      <w:r w:rsidR="004D779B">
        <w:rPr>
          <w:noProof/>
        </w:rPr>
        <w:t>("An Act Concerning the Procurement of Energy Derived from Offshore Wind," 2019)</w:t>
      </w:r>
      <w:r w:rsidR="004D779B">
        <w:fldChar w:fldCharType="end"/>
      </w:r>
    </w:p>
    <w:p w14:paraId="37412179" w14:textId="2AB9E3FC" w:rsidR="00130066" w:rsidRDefault="00130066" w:rsidP="00FD3B07">
      <w:pPr>
        <w:pStyle w:val="ListParagraph"/>
        <w:numPr>
          <w:ilvl w:val="0"/>
          <w:numId w:val="3"/>
        </w:numPr>
        <w:spacing w:after="0"/>
        <w:jc w:val="both"/>
      </w:pPr>
      <w:r>
        <w:t xml:space="preserve">Rhode Island: 2018 competitive procurement for 400 MW of </w:t>
      </w:r>
      <w:r w:rsidR="001507A4">
        <w:t>OSW</w:t>
      </w:r>
      <w:r>
        <w:t>, in collaboration with Massachusetts</w:t>
      </w:r>
    </w:p>
    <w:p w14:paraId="58AE0336" w14:textId="75DF9696" w:rsidR="00130066" w:rsidRDefault="00130066" w:rsidP="00FD3B07">
      <w:pPr>
        <w:pStyle w:val="ListParagraph"/>
        <w:numPr>
          <w:ilvl w:val="0"/>
          <w:numId w:val="3"/>
        </w:numPr>
        <w:spacing w:after="0"/>
        <w:jc w:val="both"/>
      </w:pPr>
      <w:r>
        <w:t>Virginia: 2018 submission of plans for the 12 MW Coastal Virginia Offshore Wind Project (CVOWP); 2018 order from Siemens Gamesa for two 6-MW turbines for CVOWP</w:t>
      </w:r>
    </w:p>
    <w:p w14:paraId="1DA0F76C" w14:textId="44FDA254" w:rsidR="00172072" w:rsidRPr="00EA7866" w:rsidRDefault="006E55D2" w:rsidP="00172072">
      <w:pPr>
        <w:pStyle w:val="ListParagraph"/>
        <w:numPr>
          <w:ilvl w:val="1"/>
          <w:numId w:val="3"/>
        </w:numPr>
        <w:spacing w:after="0"/>
        <w:jc w:val="both"/>
        <w:rPr>
          <w:rStyle w:val="Hyperlink"/>
          <w:color w:val="auto"/>
          <w:u w:val="none"/>
        </w:rPr>
      </w:pPr>
      <w:hyperlink r:id="rId13" w:history="1">
        <w:r w:rsidR="00172072">
          <w:rPr>
            <w:rStyle w:val="Hyperlink"/>
          </w:rPr>
          <w:t>https://www.virginiamercury.com/2019/09/24/four-things-to-know-about-dominions-massive-wind-farm-proposal/</w:t>
        </w:r>
      </w:hyperlink>
    </w:p>
    <w:p w14:paraId="514945DC" w14:textId="44AA7777" w:rsidR="00EA7866" w:rsidRDefault="00EA7866" w:rsidP="00EA7866">
      <w:pPr>
        <w:pStyle w:val="ListParagraph"/>
        <w:numPr>
          <w:ilvl w:val="0"/>
          <w:numId w:val="3"/>
        </w:numPr>
        <w:spacing w:after="0"/>
        <w:jc w:val="both"/>
      </w:pPr>
      <w:r>
        <w:t>California: 2019 memorandum of understanding between Castle Wind and</w:t>
      </w:r>
      <w:r w:rsidR="002E615B">
        <w:t xml:space="preserve"> Monterey Bay Community Power </w:t>
      </w:r>
      <w:r w:rsidR="006E55D2">
        <w:t xml:space="preserve">outlining intent to enter a long-term power purchase agreement for </w:t>
      </w:r>
      <w:bookmarkStart w:id="1" w:name="_GoBack"/>
      <w:bookmarkEnd w:id="1"/>
      <w:r w:rsidR="002E615B">
        <w:t>1 GW of OSW</w:t>
      </w:r>
      <w:r>
        <w:t xml:space="preserve"> </w:t>
      </w:r>
      <w:r>
        <w:fldChar w:fldCharType="begin"/>
      </w:r>
      <w:r w:rsidR="002E615B">
        <w:instrText xml:space="preserve"> ADDIN EN.CITE &lt;EndNote&gt;&lt;Cite&gt;&lt;Author&gt;Wind&lt;/Author&gt;&lt;Year&gt;2019&lt;/Year&gt;&lt;RecNum&gt;140&lt;/RecNum&gt;&lt;DisplayText&gt;(Castle Wind, 2019)&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2E615B">
        <w:rPr>
          <w:noProof/>
        </w:rPr>
        <w:t>(Castle Wind, 2019)</w:t>
      </w:r>
      <w:r>
        <w:fldChar w:fldCharType="end"/>
      </w:r>
    </w:p>
    <w:p w14:paraId="26BE09CF" w14:textId="77777777" w:rsidR="00BE4451" w:rsidRDefault="00BE4451" w:rsidP="00FD3B07">
      <w:pPr>
        <w:pStyle w:val="ListParagraph"/>
        <w:spacing w:after="0"/>
        <w:ind w:left="776"/>
        <w:jc w:val="both"/>
      </w:pPr>
    </w:p>
    <w:p w14:paraId="638AFFD9" w14:textId="5377D306" w:rsidR="008570E5" w:rsidRDefault="00130066" w:rsidP="00FD3B07">
      <w:pPr>
        <w:spacing w:after="0"/>
        <w:contextualSpacing/>
        <w:jc w:val="both"/>
      </w:pPr>
      <w:r>
        <w:t>The large market in the US is at a tipping point, with a project pipeline of 25,</w:t>
      </w:r>
      <w:r w:rsidR="008703A5">
        <w:t>600</w:t>
      </w:r>
      <w:r>
        <w:t xml:space="preserve"> MW of </w:t>
      </w:r>
      <w:r w:rsidR="001507A4">
        <w:t>OSW</w:t>
      </w:r>
      <w:r>
        <w:t xml:space="preserve"> energy as of </w:t>
      </w:r>
      <w:r w:rsidR="00BD6FBB">
        <w:t>July</w:t>
      </w:r>
      <w:r w:rsidR="008703A5">
        <w:t xml:space="preserve"> 2019</w:t>
      </w:r>
      <w:r>
        <w:t>.</w:t>
      </w:r>
      <w:r w:rsidR="00461738">
        <w:t xml:space="preserve"> </w:t>
      </w:r>
      <w:r>
        <w:t xml:space="preserve">Specific projects account for </w:t>
      </w:r>
      <w:r w:rsidR="00CE7699">
        <w:t>4</w:t>
      </w:r>
      <w:r>
        <w:t>,8</w:t>
      </w:r>
      <w:r w:rsidR="00CE7699">
        <w:t>64</w:t>
      </w:r>
      <w:r>
        <w:t xml:space="preserve"> MW of that capacity and the remaining 2</w:t>
      </w:r>
      <w:r w:rsidR="00214834">
        <w:t>0</w:t>
      </w:r>
      <w:r>
        <w:t>,</w:t>
      </w:r>
      <w:r w:rsidR="00214834">
        <w:t>736</w:t>
      </w:r>
      <w:r>
        <w:t xml:space="preserve"> MW are comprised of undeveloped lease area. Of the project-based capacity, </w:t>
      </w:r>
      <w:r w:rsidR="00037BFA">
        <w:t>4,831</w:t>
      </w:r>
      <w:r>
        <w:t xml:space="preserve"> MW is expected to be built and online by 202</w:t>
      </w:r>
      <w:r w:rsidR="00037BFA">
        <w:t>4</w:t>
      </w:r>
      <w:r w:rsidR="00D70726">
        <w:t xml:space="preserve"> </w:t>
      </w:r>
      <w:r w:rsidR="00D70726">
        <w:fldChar w:fldCharType="begin"/>
      </w:r>
      <w:r w:rsidR="0007766E">
        <w:instrText xml:space="preserve"> ADDIN EN.CITE &lt;EndNote&gt;&lt;Cite&gt;&lt;Author&gt;AWEA&lt;/Author&gt;&lt;Year&gt;2019&lt;/Year&gt;&lt;RecNum&gt;85&lt;/RecNum&gt;&lt;DisplayText&gt;(AWEA, 2019)&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D70726">
        <w:fldChar w:fldCharType="separate"/>
      </w:r>
      <w:r w:rsidR="0007766E">
        <w:rPr>
          <w:noProof/>
        </w:rPr>
        <w:t>(AWEA, 2019)</w:t>
      </w:r>
      <w:r w:rsidR="00D70726">
        <w:fldChar w:fldCharType="end"/>
      </w:r>
      <w:r>
        <w:t xml:space="preserve">. The US Bureau of Ocean Energy Management (BOEM), the agency responsible for </w:t>
      </w:r>
      <w:r w:rsidR="001507A4">
        <w:t>OSW</w:t>
      </w:r>
      <w:r>
        <w:t xml:space="preserve"> leasing areas, announced in June of 2019 that it would publish a “request for competitive interest” to build a transmission line for </w:t>
      </w:r>
      <w:r w:rsidR="001507A4">
        <w:t>OSW</w:t>
      </w:r>
      <w:r>
        <w:t xml:space="preserve"> off the coasts of New York and New Jersey</w:t>
      </w:r>
      <w:r w:rsidR="00640F33">
        <w:t xml:space="preserve"> </w:t>
      </w:r>
      <w:r w:rsidR="00640F33">
        <w:fldChar w:fldCharType="begin"/>
      </w:r>
      <w:r w:rsidR="0007766E">
        <w:instrText xml:space="preserve"> ADDIN EN.CITE &lt;EndNote&gt;&lt;Cite&gt;&lt;Author&gt;Bureau of Ocean Energy Management&lt;/Author&gt;&lt;Year&gt;2019&lt;/Year&gt;&lt;RecNum&gt;88&lt;/RecNum&gt;&lt;DisplayText&gt;(Bureau of Ocean Energy Management, 201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780067">
        <w:rPr>
          <w:noProof/>
        </w:rPr>
        <w:t>(Bureau of Ocean Energy Management, 2019)</w:t>
      </w:r>
      <w:r w:rsidR="00640F33">
        <w:fldChar w:fldCharType="end"/>
      </w:r>
      <w:r>
        <w:t>.</w:t>
      </w:r>
      <w:r w:rsidR="00640F33">
        <w:t xml:space="preserve">  </w:t>
      </w:r>
      <w:r>
        <w:t xml:space="preserve">A planned transmission system for </w:t>
      </w:r>
      <w:r w:rsidR="001507A4">
        <w:t>OSW</w:t>
      </w:r>
      <w:r>
        <w:t xml:space="preserve"> would promote long-term success and interest in the </w:t>
      </w:r>
      <w:r w:rsidR="001507A4">
        <w:t>OSW</w:t>
      </w:r>
      <w:r>
        <w:t xml:space="preserve"> market.</w:t>
      </w:r>
    </w:p>
    <w:p w14:paraId="668603C4" w14:textId="77777777" w:rsidR="00EC5414" w:rsidRDefault="00EC5414" w:rsidP="00FD3B07">
      <w:pPr>
        <w:spacing w:after="0"/>
        <w:contextualSpacing/>
        <w:jc w:val="both"/>
      </w:pPr>
    </w:p>
    <w:p w14:paraId="6F4F6DDB" w14:textId="77777777" w:rsidR="000B38A2" w:rsidRDefault="000B38A2" w:rsidP="00FD3B07">
      <w:pPr>
        <w:spacing w:after="0"/>
        <w:contextualSpacing/>
        <w:jc w:val="both"/>
      </w:pPr>
    </w:p>
    <w:p w14:paraId="553669A3" w14:textId="46D05F08" w:rsidR="001C5CC6" w:rsidRDefault="008570E5" w:rsidP="00FD3B07">
      <w:pPr>
        <w:pStyle w:val="Heading2"/>
        <w:spacing w:before="0"/>
        <w:contextualSpacing/>
        <w:jc w:val="both"/>
      </w:pPr>
      <w:r>
        <w:lastRenderedPageBreak/>
        <w:t>Energy system modeling with TIMES</w:t>
      </w:r>
    </w:p>
    <w:p w14:paraId="237F6E74" w14:textId="77777777" w:rsidR="000B38A2" w:rsidRPr="000B38A2" w:rsidRDefault="000B38A2" w:rsidP="00FD3B07">
      <w:pPr>
        <w:spacing w:after="0"/>
        <w:contextualSpacing/>
        <w:jc w:val="both"/>
      </w:pPr>
    </w:p>
    <w:p w14:paraId="6ABD229E" w14:textId="61544E37" w:rsidR="001C5CC6" w:rsidRDefault="00FE13D7" w:rsidP="00FD3B07">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S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B72FB6">
        <w:t xml:space="preserve">. This allows the use of one model for all sectors instead of a piecemeal approach. </w:t>
      </w:r>
    </w:p>
    <w:p w14:paraId="74E5F65D" w14:textId="77777777" w:rsidR="000B38A2" w:rsidRDefault="000B38A2" w:rsidP="00FD3B07">
      <w:pPr>
        <w:spacing w:after="0"/>
        <w:contextualSpacing/>
        <w:jc w:val="both"/>
      </w:pPr>
    </w:p>
    <w:p w14:paraId="35294E5D" w14:textId="1026AD98" w:rsidR="00B72FB6" w:rsidRDefault="00B72FB6" w:rsidP="00FD3B07">
      <w:pPr>
        <w:spacing w:after="0"/>
        <w:contextualSpacing/>
        <w:jc w:val="both"/>
        <w:rPr>
          <w:strike/>
        </w:rPr>
      </w:pPr>
      <w:r>
        <w:t xml:space="preserve">The </w:t>
      </w:r>
      <w:r w:rsidRPr="00134E75">
        <w:t xml:space="preserve">TIMES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07766E">
        <w:instrText xml:space="preserve"> ADDIN EN.CITE &lt;EndNote&gt;&lt;Cite&gt;&lt;Author&gt;Loulou&lt;/Author&gt;&lt;Year&gt;2005&lt;/Year&gt;&lt;RecNum&gt;48&lt;/RecNum&gt;&lt;DisplayText&gt;(Loulou, Remne, Kanudia, Lehtila, &amp;amp; Goldstein, 2005)&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780067">
        <w:rPr>
          <w:noProof/>
        </w:rPr>
        <w:t>(Loulou, Remne, Kanudia, Lehtila, &amp; Goldstein, 2005)</w:t>
      </w:r>
      <w:r w:rsidR="0096384F">
        <w:fldChar w:fldCharType="end"/>
      </w:r>
      <w:r w:rsidR="0096384F">
        <w:t>.</w:t>
      </w:r>
      <w:r w:rsidR="009B7B2F">
        <w:t xml:space="preserve"> </w:t>
      </w:r>
      <w:r w:rsidR="00A65E3E">
        <w:t xml:space="preserve">TIMES includes a wide range of commodity-related variables such as total production, total consumption, and process flows. Additionally, TIMES able to allocate costs investment timelines. </w:t>
      </w:r>
    </w:p>
    <w:p w14:paraId="1447E0D7" w14:textId="248960A3" w:rsidR="00F27D47" w:rsidRDefault="00F27D47" w:rsidP="00FD3B07">
      <w:pPr>
        <w:spacing w:after="0"/>
        <w:contextualSpacing/>
        <w:jc w:val="both"/>
        <w:rPr>
          <w:strike/>
        </w:rPr>
      </w:pPr>
    </w:p>
    <w:p w14:paraId="454D2076" w14:textId="2D5D1915" w:rsidR="00F27D47" w:rsidRPr="00F27D47" w:rsidRDefault="00C6707B" w:rsidP="00FD3B07">
      <w:pPr>
        <w:spacing w:after="0"/>
        <w:contextualSpacing/>
        <w:jc w:val="both"/>
      </w:pPr>
      <w:r>
        <w:t>*** Look at carol’s paper(?) describing the epaus9rT database and TIMES</w:t>
      </w:r>
      <w:r w:rsidR="00F14501">
        <w:t xml:space="preserve"> </w:t>
      </w:r>
      <w:r w:rsidR="00F14501">
        <w:fldChar w:fldCharType="begin"/>
      </w:r>
      <w:r w:rsidR="0007766E">
        <w:instrText xml:space="preserve"> ADDIN EN.CITE &lt;EndNote&gt;&lt;Cite&gt;&lt;Author&gt;Lenox&lt;/Author&gt;&lt;Year&gt;2019&lt;/Year&gt;&lt;RecNum&gt;89&lt;/RecNum&gt;&lt;DisplayText&gt;(Lenox, 2019)&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F14501">
        <w:fldChar w:fldCharType="separate"/>
      </w:r>
      <w:r w:rsidR="00F14501">
        <w:rPr>
          <w:noProof/>
        </w:rPr>
        <w:t>(Lenox, 2019)</w:t>
      </w:r>
      <w:r w:rsidR="00F14501">
        <w:fldChar w:fldCharType="end"/>
      </w:r>
    </w:p>
    <w:p w14:paraId="0CB013F0" w14:textId="596EABAC" w:rsidR="000B38A2" w:rsidRDefault="000B38A2" w:rsidP="00FD3B07">
      <w:pPr>
        <w:spacing w:after="0"/>
        <w:contextualSpacing/>
        <w:jc w:val="both"/>
      </w:pPr>
    </w:p>
    <w:p w14:paraId="626AA0ED" w14:textId="5EF6CE89" w:rsidR="00AB2A74" w:rsidRDefault="0086117B" w:rsidP="00FD3B07">
      <w:pPr>
        <w:spacing w:after="0"/>
        <w:contextualSpacing/>
        <w:jc w:val="both"/>
      </w:pPr>
      <w:r>
        <w:t xml:space="preserve">The TIMES model is used for investment and operation decision support, it uses a bottom up approach, </w:t>
      </w:r>
      <w:r w:rsidR="002F1E9B">
        <w:t>temporal resolution is multiple years with user defined time slices within a year, modelling horizon is long turn</w:t>
      </w:r>
      <w:r w:rsidR="00907747">
        <w:t xml:space="preserve"> </w:t>
      </w:r>
      <w:r w:rsidR="00907747">
        <w:fldChar w:fldCharType="begin"/>
      </w:r>
      <w:r w:rsidR="0007766E">
        <w:instrText xml:space="preserve"> ADDIN EN.CITE &lt;EndNote&gt;&lt;Cite&gt;&lt;Author&gt;Ringkjob&lt;/Author&gt;&lt;Year&gt;2018&lt;/Year&gt;&lt;RecNum&gt;50&lt;/RecNum&gt;&lt;DisplayText&gt;(Ringkjob et al., 2018)&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07747">
        <w:fldChar w:fldCharType="separate"/>
      </w:r>
      <w:r w:rsidR="00780067">
        <w:rPr>
          <w:noProof/>
        </w:rPr>
        <w:t>(Ringkjob et al., 2018)</w:t>
      </w:r>
      <w:r w:rsidR="00907747">
        <w:fldChar w:fldCharType="end"/>
      </w:r>
      <w:r w:rsidR="00907747">
        <w:t>.</w:t>
      </w:r>
    </w:p>
    <w:p w14:paraId="3C0A652C" w14:textId="4112E6C2" w:rsidR="00BE64CD" w:rsidRDefault="00BE64CD" w:rsidP="00FD3B07">
      <w:pPr>
        <w:spacing w:after="0"/>
        <w:contextualSpacing/>
        <w:jc w:val="both"/>
      </w:pPr>
      <w:r>
        <w:t>Long-term energy system optimization model (ESOM)</w:t>
      </w:r>
    </w:p>
    <w:p w14:paraId="55053897" w14:textId="77777777" w:rsidR="00BE64CD" w:rsidRPr="001C5CC6" w:rsidRDefault="00BE64CD" w:rsidP="00FD3B07">
      <w:pPr>
        <w:spacing w:after="0"/>
        <w:contextualSpacing/>
        <w:jc w:val="both"/>
      </w:pPr>
    </w:p>
    <w:p w14:paraId="59F9A2F8" w14:textId="447BD3C7" w:rsidR="00303C7F" w:rsidRDefault="006A10AE" w:rsidP="00FD3B07">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E5F81">
        <w:t xml:space="preserve">. </w:t>
      </w:r>
      <w:r w:rsidR="00F62892">
        <w:t xml:space="preserve">The TIMES objective is to minimize the total </w:t>
      </w:r>
      <w:r w:rsidR="00F62892">
        <w:rPr>
          <w:i/>
        </w:rPr>
        <w:t>cost</w:t>
      </w:r>
      <w:r w:rsidR="00F62892">
        <w:t xml:space="preserve"> of the system, augmented by the </w:t>
      </w:r>
      <w:r w:rsidR="00F62892">
        <w:rPr>
          <w:i/>
        </w:rPr>
        <w:t>cost</w:t>
      </w:r>
      <w:r w:rsidR="00F62892">
        <w:t xml:space="preserve"> of lost demand. All cost elements are discounted to a user-selected year</w:t>
      </w:r>
      <w:r w:rsidR="00907747">
        <w:t xml:space="preserve"> </w:t>
      </w:r>
      <w:r w:rsidR="00907747">
        <w:fldChar w:fldCharType="begin"/>
      </w:r>
      <w:r w:rsidR="0007766E">
        <w:instrText xml:space="preserve"> ADDIN EN.CITE &lt;EndNote&gt;&lt;Cite&gt;&lt;Author&gt;Loulou&lt;/Author&gt;&lt;Year&gt;2005&lt;/Year&gt;&lt;RecNum&gt;48&lt;/RecNum&gt;&lt;DisplayText&gt;(Loulou et al., 2005)&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07747">
        <w:fldChar w:fldCharType="separate"/>
      </w:r>
      <w:r w:rsidR="00780067">
        <w:rPr>
          <w:noProof/>
        </w:rPr>
        <w:t>(Loulou et al., 2005)</w:t>
      </w:r>
      <w:r w:rsidR="00907747">
        <w:fldChar w:fldCharType="end"/>
      </w:r>
      <w:r w:rsidR="00F62892">
        <w:t>. The current EPAUS9rT database and its TIMES implementation uses 2010 as the base year.</w:t>
      </w:r>
    </w:p>
    <w:p w14:paraId="58EDFA8E" w14:textId="77777777" w:rsidR="000B38A2" w:rsidRPr="00F62892" w:rsidRDefault="000B38A2" w:rsidP="00FD3B07">
      <w:pPr>
        <w:spacing w:after="0"/>
        <w:contextualSpacing/>
        <w:jc w:val="both"/>
      </w:pPr>
    </w:p>
    <w:p w14:paraId="3CB1FA18" w14:textId="77777777" w:rsidR="008570E5" w:rsidRPr="000B38A2" w:rsidRDefault="00303C7F" w:rsidP="00FD3B07">
      <w:pPr>
        <w:spacing w:after="0"/>
        <w:contextualSpacing/>
        <w:jc w:val="both"/>
        <w:rPr>
          <w:rFonts w:eastAsiaTheme="minorEastAsia"/>
        </w:rPr>
      </w:pPr>
      <m:oMathPara>
        <m:oMath>
          <m:r>
            <w:rPr>
              <w:rFonts w:ascii="Cambria Math" w:hAnsi="Cambria Math"/>
            </w:rPr>
            <m:t xml:space="preserve">NPV= </m:t>
          </m:r>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oMath>
      </m:oMathPara>
    </w:p>
    <w:p w14:paraId="12D442C3" w14:textId="77777777" w:rsidR="000B38A2" w:rsidRPr="00303C7F" w:rsidRDefault="000B38A2" w:rsidP="00FD3B07">
      <w:pPr>
        <w:spacing w:after="0"/>
        <w:contextualSpacing/>
        <w:jc w:val="both"/>
        <w:rPr>
          <w:rFonts w:eastAsiaTheme="minorEastAsia"/>
        </w:rPr>
      </w:pPr>
    </w:p>
    <w:p w14:paraId="7411F6B9" w14:textId="77777777" w:rsidR="00303C7F" w:rsidRDefault="00303C7F" w:rsidP="00FD3B07">
      <w:pPr>
        <w:spacing w:after="0"/>
        <w:ind w:firstLine="720"/>
        <w:contextualSpacing/>
        <w:jc w:val="both"/>
      </w:pPr>
      <w:r>
        <w:t>Where:</w:t>
      </w:r>
    </w:p>
    <w:p w14:paraId="703306C6" w14:textId="77777777" w:rsidR="00303C7F" w:rsidRDefault="00303C7F" w:rsidP="00FD3B07">
      <w:pPr>
        <w:pStyle w:val="ListParagraph"/>
        <w:numPr>
          <w:ilvl w:val="0"/>
          <w:numId w:val="5"/>
        </w:numPr>
        <w:spacing w:after="0"/>
        <w:jc w:val="both"/>
      </w:pPr>
      <w:r w:rsidRPr="000B38A2">
        <w:rPr>
          <w:i/>
        </w:rPr>
        <w:t>NPV</w:t>
      </w:r>
      <w:r>
        <w:t xml:space="preserve"> is the net present value of the total cost for all regions (the TIMES objective function);</w:t>
      </w:r>
    </w:p>
    <w:p w14:paraId="7097C599" w14:textId="77777777" w:rsidR="00303C7F" w:rsidRPr="000B38A2" w:rsidRDefault="00303C7F" w:rsidP="00FD3B07">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09847F8A" w14:textId="77777777" w:rsidR="00303C7F" w:rsidRPr="000B38A2" w:rsidRDefault="00303C7F" w:rsidP="00FD3B07">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general discount rate;</w:t>
      </w:r>
    </w:p>
    <w:p w14:paraId="3B1D7579" w14:textId="77777777" w:rsidR="00303C7F" w:rsidRPr="000B38A2" w:rsidRDefault="00303C7F" w:rsidP="00FD3B07">
      <w:pPr>
        <w:pStyle w:val="ListParagraph"/>
        <w:numPr>
          <w:ilvl w:val="0"/>
          <w:numId w:val="5"/>
        </w:numPr>
        <w:spacing w:after="0"/>
        <w:jc w:val="both"/>
        <w:rPr>
          <w:i/>
        </w:rPr>
      </w:pPr>
      <w:r w:rsidRPr="000B38A2">
        <w:rPr>
          <w:i/>
        </w:rPr>
        <w:t>REFYR</w:t>
      </w:r>
      <w:r>
        <w:t xml:space="preserve"> is the reference year for discounting;</w:t>
      </w:r>
    </w:p>
    <w:p w14:paraId="74308077" w14:textId="77777777" w:rsidR="00303C7F" w:rsidRPr="000B38A2" w:rsidRDefault="00303C7F" w:rsidP="00FD3B07">
      <w:pPr>
        <w:pStyle w:val="ListParagraph"/>
        <w:numPr>
          <w:ilvl w:val="0"/>
          <w:numId w:val="5"/>
        </w:numPr>
        <w:spacing w:after="0"/>
        <w:jc w:val="both"/>
        <w:rPr>
          <w:i/>
        </w:rPr>
      </w:pPr>
      <w:r w:rsidRPr="000B38A2">
        <w:rPr>
          <w:i/>
        </w:rPr>
        <w:t>YEARS</w:t>
      </w:r>
      <w:r>
        <w:t xml:space="preserve"> is the set of years for which there are costs, including all years in the horizon, plus past years (before the initial period) if the costs have been defined for past investments, plus </w:t>
      </w:r>
      <w:proofErr w:type="gramStart"/>
      <w:r>
        <w:t>a number of</w:t>
      </w:r>
      <w:proofErr w:type="gramEnd"/>
      <w:r>
        <w:t xml:space="preserve"> years after EOH where some investments and dismantling costs are still being incurred, as well as the Salvage Value; and </w:t>
      </w:r>
    </w:p>
    <w:p w14:paraId="03BD4973" w14:textId="77777777" w:rsidR="00E55900" w:rsidRDefault="00303C7F" w:rsidP="00FD3B07">
      <w:pPr>
        <w:pStyle w:val="ListParagraph"/>
        <w:numPr>
          <w:ilvl w:val="0"/>
          <w:numId w:val="5"/>
        </w:numPr>
        <w:spacing w:after="0"/>
        <w:jc w:val="both"/>
      </w:pPr>
      <w:r w:rsidRPr="000B38A2">
        <w:rPr>
          <w:i/>
        </w:rPr>
        <w:t>R</w:t>
      </w:r>
      <w:r>
        <w:t xml:space="preserve"> is the set of regions in the area of study.</w:t>
      </w:r>
    </w:p>
    <w:p w14:paraId="0FB769C4" w14:textId="77777777" w:rsidR="000B38A2" w:rsidRDefault="000B38A2" w:rsidP="00FD3B07">
      <w:pPr>
        <w:spacing w:after="0"/>
        <w:contextualSpacing/>
        <w:jc w:val="both"/>
      </w:pPr>
    </w:p>
    <w:p w14:paraId="630BF484" w14:textId="77777777" w:rsidR="00410EB7" w:rsidRDefault="00134E75" w:rsidP="00FD3B07">
      <w:pPr>
        <w:spacing w:after="0"/>
        <w:contextualSpacing/>
        <w:jc w:val="both"/>
      </w:pPr>
      <w:r w:rsidRPr="00134E75">
        <w:t>***</w:t>
      </w:r>
      <w:r w:rsidR="00087B87" w:rsidRPr="00134E75">
        <w:t xml:space="preserve">Explain that the EPAUS9rT is regionally represented (with 9 regions) based on the U.S. census </w:t>
      </w:r>
      <w:proofErr w:type="gramStart"/>
      <w:r w:rsidR="00087B87" w:rsidRPr="00134E75">
        <w:t>divisions.</w:t>
      </w:r>
      <w:r w:rsidRPr="00134E75">
        <w:t>*</w:t>
      </w:r>
      <w:proofErr w:type="gramEnd"/>
      <w:r w:rsidRPr="00134E75">
        <w:t>**</w:t>
      </w:r>
      <w:r w:rsidR="00087B87" w:rsidRPr="00134E75">
        <w:t xml:space="preserve">  </w:t>
      </w:r>
    </w:p>
    <w:p w14:paraId="73359A1C" w14:textId="6727778E" w:rsidR="00410EB7" w:rsidRDefault="00410EB7" w:rsidP="00FD3B07">
      <w:pPr>
        <w:spacing w:after="0"/>
        <w:contextualSpacing/>
        <w:jc w:val="both"/>
      </w:pPr>
      <w:r>
        <w:t xml:space="preserve">The EPAUS9rT database represents </w:t>
      </w:r>
    </w:p>
    <w:p w14:paraId="2A2B8C66" w14:textId="1FEFC5F9" w:rsidR="00C6707B" w:rsidRDefault="001507A4" w:rsidP="00FD3B07">
      <w:pPr>
        <w:spacing w:after="0"/>
        <w:contextualSpacing/>
        <w:jc w:val="both"/>
      </w:pPr>
      <w:r>
        <w:t>OSW</w:t>
      </w:r>
      <w:r w:rsidR="00C61E15">
        <w:t xml:space="preserve">’s representation in this model </w:t>
      </w:r>
      <w:r w:rsidR="00FA5308">
        <w:t xml:space="preserve">accounts for the geographic and economic </w:t>
      </w:r>
      <w:r w:rsidR="0046351B">
        <w:t>variability of</w:t>
      </w:r>
      <w:r w:rsidR="00FA5308">
        <w:t xml:space="preserve"> the resource. </w:t>
      </w:r>
      <w:r w:rsidR="003F730F">
        <w:t xml:space="preserve">The </w:t>
      </w:r>
      <w:r>
        <w:t>OSW</w:t>
      </w:r>
      <w:r w:rsidR="003F730F">
        <w:t xml:space="preserve"> resources within the model span every census region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t>OSW</w:t>
      </w:r>
      <w:r w:rsidR="006D3114">
        <w:t xml:space="preserve"> spanning the following characteristics: </w:t>
      </w:r>
      <w:r w:rsidR="003F730F">
        <w:t xml:space="preserve"> </w:t>
      </w:r>
      <w:r w:rsidR="006D3114">
        <w:t>water depth (shallow and deep)</w:t>
      </w:r>
      <w:r w:rsidR="003F730F">
        <w:t xml:space="preserve">, </w:t>
      </w:r>
      <w:r w:rsidR="003B5939">
        <w:t>wind classes,</w:t>
      </w:r>
      <w:r w:rsidR="006D3114">
        <w:t xml:space="preserve"> and</w:t>
      </w:r>
      <w:r w:rsidR="003B5939">
        <w:t xml:space="preserve"> cost classes.</w:t>
      </w:r>
      <w:r w:rsidR="006D3114">
        <w:t xml:space="preserve"> A discount rate for new capacity of 0.10 was applied for all </w:t>
      </w:r>
      <w:r>
        <w:t>OSW</w:t>
      </w:r>
      <w:r w:rsidR="006D3114">
        <w:t xml:space="preserve"> technologies. Capacity factor was set to vary by time of day, season, technology, and region. </w:t>
      </w:r>
      <w:r w:rsidR="00C61E15">
        <w:t xml:space="preserve">For each </w:t>
      </w:r>
      <w:r>
        <w:t>OSW</w:t>
      </w:r>
      <w:r w:rsidR="00C61E15">
        <w:t xml:space="preserve"> installation, a lifetime of 30 years was </w:t>
      </w:r>
      <w:r w:rsidR="0037079A">
        <w:t>assumed</w:t>
      </w:r>
      <w:r w:rsidR="00C61E15">
        <w:t>.</w:t>
      </w:r>
      <w:r w:rsidR="00C6707B">
        <w:t xml:space="preserve"> </w:t>
      </w:r>
    </w:p>
    <w:p w14:paraId="0A614565" w14:textId="604B6E36" w:rsidR="00052A48" w:rsidRDefault="00C6707B" w:rsidP="00FD3B07">
      <w:pPr>
        <w:spacing w:after="0"/>
        <w:contextualSpacing/>
        <w:jc w:val="both"/>
      </w:pPr>
      <w:r>
        <w:t xml:space="preserve">***talk about the range, aka ranges from a high of x in region x to a </w:t>
      </w:r>
      <w:r w:rsidR="00C4599A">
        <w:t xml:space="preserve">low </w:t>
      </w:r>
      <w:r>
        <w:t>of x in region x***</w:t>
      </w:r>
    </w:p>
    <w:p w14:paraId="583D2786" w14:textId="63124F1F" w:rsidR="00C6707B" w:rsidRDefault="00C6707B" w:rsidP="00FD3B07">
      <w:pPr>
        <w:spacing w:after="0"/>
        <w:contextualSpacing/>
        <w:jc w:val="both"/>
      </w:pPr>
      <w:r>
        <w:t>***talk about what the classes, cost categories, shallow/deep are***</w:t>
      </w:r>
    </w:p>
    <w:p w14:paraId="50723D7D" w14:textId="5E3D6457" w:rsidR="00C6707B" w:rsidRDefault="00C6707B" w:rsidP="00FD3B07">
      <w:pPr>
        <w:spacing w:after="0"/>
        <w:contextualSpacing/>
        <w:jc w:val="both"/>
      </w:pPr>
      <w:r>
        <w:t>***shallow and deep don’t necessarily refer to floating vs fixed. Deep is more expensive but the technology used for those turbines is not specified***</w:t>
      </w:r>
    </w:p>
    <w:p w14:paraId="50AFE837" w14:textId="77777777" w:rsidR="006C26B7" w:rsidRDefault="006C26B7" w:rsidP="00FD3B07">
      <w:pPr>
        <w:spacing w:after="0"/>
        <w:contextualSpacing/>
        <w:jc w:val="both"/>
      </w:pPr>
    </w:p>
    <w:p w14:paraId="076C6C7C" w14:textId="59E9D86B" w:rsidR="00AE292E" w:rsidRDefault="00AE292E" w:rsidP="00FD3B07">
      <w:pPr>
        <w:spacing w:after="0"/>
        <w:contextualSpacing/>
        <w:jc w:val="both"/>
      </w:pPr>
      <w:r>
        <w:t xml:space="preserve">The model sets a capacity bound for type of </w:t>
      </w:r>
      <w:r w:rsidR="001507A4">
        <w:t>OSW</w:t>
      </w:r>
      <w:r>
        <w:t xml:space="preserve"> in each region based on technical feasibility. What is not considered in the model is the practical timeframe in which </w:t>
      </w:r>
      <w:r w:rsidR="00686BF8">
        <w:t>all</w:t>
      </w:r>
      <w:r>
        <w:t xml:space="preserve"> the available </w:t>
      </w:r>
      <w:r w:rsidR="001507A4">
        <w:t>OSW</w:t>
      </w:r>
      <w:r>
        <w:t xml:space="preserve"> development area will become available. </w:t>
      </w:r>
      <w:r w:rsidR="00113F30">
        <w:t xml:space="preserve">BOEM, </w:t>
      </w:r>
      <w:r>
        <w:t xml:space="preserve">an agency within the US Department of the Interior, must assess outer continental </w:t>
      </w:r>
      <w:r w:rsidR="00686BF8">
        <w:t>shelf areas</w:t>
      </w:r>
      <w:r>
        <w:t xml:space="preserve"> for leasing potential before they may be developed.</w:t>
      </w:r>
      <w:r w:rsidR="00CD0BCA">
        <w:t xml:space="preserve"> </w:t>
      </w:r>
    </w:p>
    <w:p w14:paraId="658A971A" w14:textId="77777777" w:rsidR="00CD0BCA" w:rsidRDefault="00CD0BCA" w:rsidP="00FD3B07">
      <w:pPr>
        <w:spacing w:after="0"/>
        <w:contextualSpacing/>
        <w:jc w:val="both"/>
      </w:pPr>
    </w:p>
    <w:p w14:paraId="10D3BA48" w14:textId="77777777" w:rsidR="00710F71" w:rsidRDefault="004A6F8A" w:rsidP="00FD3B07">
      <w:pPr>
        <w:spacing w:after="0"/>
        <w:contextualSpacing/>
        <w:jc w:val="both"/>
      </w:pPr>
      <w:r>
        <w:t xml:space="preserve">All scenarios constructed and evaluated in the TIMES model ran from 2010 to 2050. </w:t>
      </w:r>
    </w:p>
    <w:p w14:paraId="259E1CF9" w14:textId="409125B3" w:rsidR="00710F71" w:rsidRDefault="00256CE3" w:rsidP="00256CE3">
      <w:pPr>
        <w:spacing w:after="0"/>
        <w:contextualSpacing/>
        <w:jc w:val="center"/>
      </w:pPr>
      <w:r>
        <w:t xml:space="preserve">                         </w:t>
      </w:r>
    </w:p>
    <w:p w14:paraId="26B40B15" w14:textId="396A7214" w:rsidR="00D21177" w:rsidRDefault="00CD0BCA" w:rsidP="00D21177">
      <w:pPr>
        <w:spacing w:after="0"/>
        <w:contextualSpacing/>
        <w:jc w:val="both"/>
      </w:pPr>
      <w:r>
        <w:t xml:space="preserve">Cost curves for </w:t>
      </w:r>
      <w:r w:rsidR="001507A4">
        <w:t>OSW</w:t>
      </w:r>
      <w:r>
        <w:t xml:space="preserve">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w:t>
      </w:r>
      <w:r w:rsidR="001507A4">
        <w:t>OSW</w:t>
      </w:r>
      <w:r w:rsidR="0084698F">
        <w:t xml:space="preserve"> by 2035. </w:t>
      </w:r>
    </w:p>
    <w:p w14:paraId="537ADC51" w14:textId="77777777" w:rsidR="00D21177" w:rsidRDefault="00D21177" w:rsidP="00D21177">
      <w:pPr>
        <w:spacing w:after="0"/>
        <w:contextualSpacing/>
        <w:jc w:val="both"/>
      </w:pPr>
    </w:p>
    <w:p w14:paraId="108DCA90" w14:textId="7C561AEA" w:rsidR="006731E4" w:rsidRDefault="00710F71" w:rsidP="00F341E5">
      <w:pPr>
        <w:spacing w:after="0"/>
        <w:contextualSpacing/>
        <w:jc w:val="both"/>
      </w:pPr>
      <w:r>
        <w:t xml:space="preserve">Carbon mitigation scenarios were constructed to linearly reduce emissions from 2010 to 2050 by percentage of 2010 </w:t>
      </w:r>
      <w:r w:rsidR="006F44EF">
        <w:t xml:space="preserve">electric sector CO2 emissions. </w:t>
      </w:r>
      <w:r w:rsidR="00544051">
        <w:t xml:space="preserve">2010 emissions were calculated endogenously, using the TIMES model and EPAUS9rT database, calibrated to represent the current state of the US energy system in 2010.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1701CF70" w14:textId="0AD4CE68" w:rsidR="00F341E5" w:rsidRDefault="00F341E5" w:rsidP="00F341E5">
      <w:pPr>
        <w:spacing w:after="0"/>
        <w:contextualSpacing/>
        <w:jc w:val="both"/>
      </w:pPr>
    </w:p>
    <w:p w14:paraId="20FF13CC" w14:textId="0AD2AE30" w:rsidR="00B20C79" w:rsidRDefault="00B20C79" w:rsidP="00F341E5">
      <w:pPr>
        <w:spacing w:after="0"/>
        <w:contextualSpacing/>
        <w:jc w:val="both"/>
      </w:pPr>
      <w:r>
        <w:rPr>
          <w:noProof/>
        </w:rPr>
        <w:drawing>
          <wp:inline distT="0" distB="0" distL="0" distR="0" wp14:anchorId="4F712B66" wp14:editId="0D23EB3B">
            <wp:extent cx="6858000" cy="23234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858000" cy="2323465"/>
                    </a:xfrm>
                    <a:prstGeom prst="rect">
                      <a:avLst/>
                    </a:prstGeom>
                  </pic:spPr>
                </pic:pic>
              </a:graphicData>
            </a:graphic>
          </wp:inline>
        </w:drawing>
      </w:r>
    </w:p>
    <w:p w14:paraId="70637C52" w14:textId="77777777" w:rsidR="00F341E5" w:rsidRDefault="00F341E5" w:rsidP="00F341E5">
      <w:pPr>
        <w:spacing w:after="0"/>
        <w:contextualSpacing/>
        <w:jc w:val="both"/>
      </w:pPr>
    </w:p>
    <w:p w14:paraId="2AA0B002" w14:textId="77777777" w:rsidR="006731E4" w:rsidRDefault="006731E4" w:rsidP="006731E4">
      <w:pPr>
        <w:pStyle w:val="Heading2"/>
        <w:spacing w:before="0"/>
        <w:contextualSpacing/>
        <w:jc w:val="both"/>
      </w:pPr>
      <w:r>
        <w:t>Analysis and Discussion</w:t>
      </w:r>
    </w:p>
    <w:p w14:paraId="718D1151" w14:textId="77777777" w:rsidR="006731E4" w:rsidRDefault="006731E4" w:rsidP="006731E4">
      <w:pPr>
        <w:spacing w:after="0"/>
      </w:pPr>
    </w:p>
    <w:p w14:paraId="4BDE5366" w14:textId="75ED69CB" w:rsidR="00C90259" w:rsidRDefault="00E55F21" w:rsidP="00381311">
      <w:pPr>
        <w:spacing w:after="0"/>
      </w:pPr>
      <w:r>
        <w:t xml:space="preserve">A total of </w:t>
      </w:r>
      <w:r w:rsidR="00473E2A">
        <w:t>49</w:t>
      </w:r>
      <w:r>
        <w:t xml:space="preserve"> scenarios were compiled, representing the combination of all seven cost c</w:t>
      </w:r>
      <w:r w:rsidR="00672BC3">
        <w:t>u</w:t>
      </w:r>
      <w:r>
        <w:t xml:space="preserve">rves and emissions caps. The model results showed that </w:t>
      </w:r>
      <w:r w:rsidR="001507A4">
        <w:t>OSW</w:t>
      </w:r>
      <w:r w:rsidR="00E010F9">
        <w:t xml:space="preserve"> was not built out in </w:t>
      </w:r>
      <w:r w:rsidR="00E57CB2">
        <w:t>all</w:t>
      </w:r>
      <w:r>
        <w:t xml:space="preserve"> </w:t>
      </w:r>
      <w:r w:rsidR="00DC4443">
        <w:t>cases</w:t>
      </w:r>
      <w:r w:rsidR="00E010F9">
        <w:t xml:space="preserve">. Until the cost of </w:t>
      </w:r>
      <w:r w:rsidR="001507A4">
        <w:t>OSW</w:t>
      </w:r>
      <w:r w:rsidR="00E010F9">
        <w:t xml:space="preserve"> was reduced by 40%, it was not economically viable, even in the most stringent carbon mitigation scenarios. At a 40% cost reduction, less than 30 GW of </w:t>
      </w:r>
      <w:r w:rsidR="001507A4">
        <w:t>OSW</w:t>
      </w:r>
      <w:r w:rsidR="00E010F9">
        <w:t xml:space="preserve"> is built by 2050. At 50% cost reduction, </w:t>
      </w:r>
      <w:r w:rsidR="001507A4">
        <w:t>OSW</w:t>
      </w:r>
      <w:r w:rsidR="00E010F9">
        <w:t xml:space="preserve"> is built out to approximately 18 times the capacity as that in the 40% scenario. As costs decrease to 60%, 70%, and 80%, </w:t>
      </w:r>
      <w:r w:rsidR="00381311">
        <w:t>total installed capacity dramatically increases and the differences between scenarios decreases.</w:t>
      </w:r>
    </w:p>
    <w:p w14:paraId="2B325D60" w14:textId="1679D063" w:rsidR="00E010F9" w:rsidRDefault="00B20C79" w:rsidP="00E010F9">
      <w:pPr>
        <w:spacing w:after="0"/>
        <w:jc w:val="center"/>
      </w:pPr>
      <w:r>
        <w:rPr>
          <w:noProof/>
        </w:rPr>
        <w:drawing>
          <wp:inline distT="0" distB="0" distL="0" distR="0" wp14:anchorId="5A3C1F82" wp14:editId="2FD7F4BD">
            <wp:extent cx="2910975" cy="261937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14008" cy="2622104"/>
                    </a:xfrm>
                    <a:prstGeom prst="rect">
                      <a:avLst/>
                    </a:prstGeom>
                  </pic:spPr>
                </pic:pic>
              </a:graphicData>
            </a:graphic>
          </wp:inline>
        </w:drawing>
      </w:r>
    </w:p>
    <w:p w14:paraId="4635063D" w14:textId="32BDBF51" w:rsidR="00E010F9" w:rsidRDefault="001507A4" w:rsidP="00E010F9">
      <w:pPr>
        <w:spacing w:after="0"/>
      </w:pPr>
      <w:r>
        <w:t>OSW</w:t>
      </w:r>
      <w:r w:rsidR="00E010F9">
        <w:t xml:space="preserve">’s sensitivity to carbon mitigation stringency is well defined when the technology is more expensive and almost non-existent when the technology is less expensive. More stringent carbon mitigation incentivizes the buildout of </w:t>
      </w:r>
      <w:r>
        <w:t>OSW</w:t>
      </w:r>
      <w:r w:rsidR="00E010F9">
        <w:t xml:space="preserve"> sooner, and at larger capacities, at the 40% and 50% reduction cost curves. </w:t>
      </w:r>
      <w:r w:rsidR="001D4F71">
        <w:t xml:space="preserve">For the 60%, 70%, and 80% reduction cost curves, carbon mitigation stringency influences when, but not by how much, </w:t>
      </w:r>
      <w:r>
        <w:t>OSW</w:t>
      </w:r>
      <w:r w:rsidR="001D4F71">
        <w:t xml:space="preserve"> is installed.</w:t>
      </w:r>
    </w:p>
    <w:p w14:paraId="60EAACA8" w14:textId="77777777" w:rsidR="007B5878" w:rsidRDefault="007B5878" w:rsidP="00E010F9">
      <w:pPr>
        <w:spacing w:after="0"/>
        <w:jc w:val="center"/>
        <w:rPr>
          <w:noProof/>
        </w:rPr>
      </w:pPr>
    </w:p>
    <w:p w14:paraId="7B3D2E3E" w14:textId="1F7EEAFC" w:rsidR="00E010F9" w:rsidRDefault="005C4CE5" w:rsidP="00E010F9">
      <w:pPr>
        <w:spacing w:after="0"/>
        <w:jc w:val="center"/>
      </w:pPr>
      <w:r>
        <w:rPr>
          <w:noProof/>
        </w:rPr>
        <w:drawing>
          <wp:inline distT="0" distB="0" distL="0" distR="0" wp14:anchorId="18336625" wp14:editId="28EE21CF">
            <wp:extent cx="6858000" cy="22987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858000" cy="2298700"/>
                    </a:xfrm>
                    <a:prstGeom prst="rect">
                      <a:avLst/>
                    </a:prstGeom>
                  </pic:spPr>
                </pic:pic>
              </a:graphicData>
            </a:graphic>
          </wp:inline>
        </w:drawing>
      </w:r>
    </w:p>
    <w:p w14:paraId="63098037" w14:textId="757D0ED1" w:rsidR="005C4CE5" w:rsidRDefault="005C4CE5" w:rsidP="00E010F9">
      <w:pPr>
        <w:spacing w:after="0"/>
        <w:jc w:val="center"/>
      </w:pPr>
      <w:r>
        <w:rPr>
          <w:noProof/>
        </w:rPr>
        <w:drawing>
          <wp:inline distT="0" distB="0" distL="0" distR="0" wp14:anchorId="7AD529E3" wp14:editId="23E8852E">
            <wp:extent cx="6858000" cy="2270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858000" cy="2270760"/>
                    </a:xfrm>
                    <a:prstGeom prst="rect">
                      <a:avLst/>
                    </a:prstGeom>
                  </pic:spPr>
                </pic:pic>
              </a:graphicData>
            </a:graphic>
          </wp:inline>
        </w:drawing>
      </w:r>
    </w:p>
    <w:p w14:paraId="59AE5120" w14:textId="23C6B28A" w:rsidR="005C4CE5" w:rsidRDefault="005C4CE5" w:rsidP="00E010F9">
      <w:pPr>
        <w:spacing w:after="0"/>
        <w:jc w:val="center"/>
      </w:pPr>
      <w:r>
        <w:rPr>
          <w:noProof/>
        </w:rPr>
        <w:drawing>
          <wp:inline distT="0" distB="0" distL="0" distR="0" wp14:anchorId="33714EFF" wp14:editId="45A1C5B9">
            <wp:extent cx="2325691" cy="17046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54912" cy="1726080"/>
                    </a:xfrm>
                    <a:prstGeom prst="rect">
                      <a:avLst/>
                    </a:prstGeom>
                  </pic:spPr>
                </pic:pic>
              </a:graphicData>
            </a:graphic>
          </wp:inline>
        </w:drawing>
      </w:r>
      <w:r w:rsidRPr="005C4CE5">
        <w:rPr>
          <w:noProof/>
        </w:rPr>
        <w:t xml:space="preserve"> </w:t>
      </w:r>
      <w:r>
        <w:rPr>
          <w:noProof/>
        </w:rPr>
        <w:drawing>
          <wp:inline distT="0" distB="0" distL="0" distR="0" wp14:anchorId="457FD3C6" wp14:editId="44D37235">
            <wp:extent cx="2355414" cy="1709420"/>
            <wp:effectExtent l="0" t="0" r="698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78809" cy="1726399"/>
                    </a:xfrm>
                    <a:prstGeom prst="rect">
                      <a:avLst/>
                    </a:prstGeom>
                  </pic:spPr>
                </pic:pic>
              </a:graphicData>
            </a:graphic>
          </wp:inline>
        </w:drawing>
      </w:r>
    </w:p>
    <w:p w14:paraId="752409CA" w14:textId="3E42237F" w:rsidR="007A617D" w:rsidRDefault="00EB4D6A" w:rsidP="00EB4D6A">
      <w:pPr>
        <w:spacing w:after="0"/>
        <w:jc w:val="both"/>
      </w:pPr>
      <w:r>
        <w:t xml:space="preserve">By looking at the annual installed capacity as opposed to the cumulative installed capacity, different trends emerge. We can see that </w:t>
      </w:r>
      <w:r w:rsidR="00591FF7">
        <w:t>the cost curves affect</w:t>
      </w:r>
      <w:r w:rsidR="008A6698">
        <w:t xml:space="preserve"> the speed at which </w:t>
      </w:r>
      <w:r w:rsidR="001507A4">
        <w:t>OSW</w:t>
      </w:r>
      <w:r w:rsidR="008A6698">
        <w:t xml:space="preserve"> is deployed. </w:t>
      </w:r>
      <w:r w:rsidR="00591FF7">
        <w:t xml:space="preserve">The </w:t>
      </w:r>
      <w:r w:rsidR="00C85DCF">
        <w:t xml:space="preserve">cheaper </w:t>
      </w:r>
      <w:r w:rsidR="001507A4">
        <w:t>OSW</w:t>
      </w:r>
      <w:r w:rsidR="00C85DCF">
        <w:t xml:space="preserve"> becomes, the more capacity is built out each year, and the sooner that happens.</w:t>
      </w:r>
      <w:r w:rsidR="00DB7317">
        <w:t xml:space="preserve"> We see in all scenarios, however, that </w:t>
      </w:r>
      <w:r w:rsidR="001507A4">
        <w:t>OSW</w:t>
      </w:r>
      <w:r w:rsidR="00DB7317">
        <w:t xml:space="preserve"> is built out in high quantities quickly and then capacity levels out. </w:t>
      </w:r>
      <w:r w:rsidR="00FD5A27">
        <w:t>There is no scenario, other than the 40% cost curve, that elicits a slow</w:t>
      </w:r>
      <w:r w:rsidR="008B4AE8">
        <w:t xml:space="preserve"> or consistent</w:t>
      </w:r>
      <w:r w:rsidR="00FD5A27">
        <w:t xml:space="preserve"> buildout of </w:t>
      </w:r>
      <w:r w:rsidR="001507A4">
        <w:t>OSW</w:t>
      </w:r>
      <w:r w:rsidR="00FD5A27">
        <w:t>.</w:t>
      </w:r>
    </w:p>
    <w:p w14:paraId="02988199" w14:textId="5293CBEE" w:rsidR="00EB4D6A" w:rsidRDefault="00EB4D6A" w:rsidP="005C4CE5">
      <w:pPr>
        <w:spacing w:after="0"/>
      </w:pPr>
    </w:p>
    <w:p w14:paraId="2FB07DC2" w14:textId="03235CC8" w:rsidR="00314C41" w:rsidRDefault="00314C41" w:rsidP="00314C41">
      <w:pPr>
        <w:spacing w:after="0"/>
      </w:pPr>
      <w:r>
        <w:t xml:space="preserve">The deployment of </w:t>
      </w:r>
      <w:r w:rsidR="001507A4">
        <w:t>OSW</w:t>
      </w:r>
      <w:r>
        <w:t xml:space="preserve"> primarily displaces terrestrial wind, solar PV, coal, and natural gas. Below we can see that in the cases where </w:t>
      </w:r>
      <w:r w:rsidR="001507A4">
        <w:t>OSW</w:t>
      </w:r>
      <w:r>
        <w:t xml:space="preserve"> is cheapest, the total generation of that resources far outweighs that of any other resource. Additionally, the largest displacement is with natural gas. Natural gas makes up a large market share of the 2050 grid in all scenarios where </w:t>
      </w:r>
      <w:r w:rsidR="001507A4">
        <w:t>OSW</w:t>
      </w:r>
      <w:r>
        <w:t xml:space="preserve"> does not decrease in cost by more than 40%. Coal sees a similar displacement when </w:t>
      </w:r>
      <w:r w:rsidR="001507A4">
        <w:t>OSW</w:t>
      </w:r>
      <w:r>
        <w:t xml:space="preserve"> is built out, but the degree to which the cost scenarios affect its generation </w:t>
      </w:r>
      <w:r w:rsidR="006678E8">
        <w:t xml:space="preserve">is less. While the cost of </w:t>
      </w:r>
      <w:r w:rsidR="001507A4">
        <w:t>OSW</w:t>
      </w:r>
      <w:r w:rsidR="006678E8">
        <w:t xml:space="preserve"> elicits a decline in the production of all resources, we see that terrestrial wind, solar, and coal are more sensitive to carbon mitigation </w:t>
      </w:r>
      <w:r w:rsidR="00F634B6">
        <w:t xml:space="preserve">stringency.  </w:t>
      </w:r>
    </w:p>
    <w:p w14:paraId="20D557A5" w14:textId="0F1BC14B" w:rsidR="00EB4D6A" w:rsidRDefault="005C4CE5" w:rsidP="00314C41">
      <w:pPr>
        <w:spacing w:after="0"/>
        <w:jc w:val="center"/>
      </w:pPr>
      <w:r>
        <w:rPr>
          <w:noProof/>
        </w:rPr>
        <w:drawing>
          <wp:inline distT="0" distB="0" distL="0" distR="0" wp14:anchorId="12C9D47B" wp14:editId="3C234FA2">
            <wp:extent cx="2582087" cy="1704624"/>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98907" cy="1715728"/>
                    </a:xfrm>
                    <a:prstGeom prst="rect">
                      <a:avLst/>
                    </a:prstGeom>
                  </pic:spPr>
                </pic:pic>
              </a:graphicData>
            </a:graphic>
          </wp:inline>
        </w:drawing>
      </w:r>
      <w:r>
        <w:rPr>
          <w:noProof/>
        </w:rPr>
        <w:drawing>
          <wp:inline distT="0" distB="0" distL="0" distR="0" wp14:anchorId="36D30F72" wp14:editId="250DCC3E">
            <wp:extent cx="2527982" cy="171856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47081" cy="1731544"/>
                    </a:xfrm>
                    <a:prstGeom prst="rect">
                      <a:avLst/>
                    </a:prstGeom>
                  </pic:spPr>
                </pic:pic>
              </a:graphicData>
            </a:graphic>
          </wp:inline>
        </w:drawing>
      </w:r>
    </w:p>
    <w:p w14:paraId="35AD7666" w14:textId="669D0EE2" w:rsidR="005C4CE5" w:rsidRDefault="005C4CE5" w:rsidP="00314C41">
      <w:pPr>
        <w:spacing w:after="0"/>
        <w:jc w:val="center"/>
      </w:pPr>
    </w:p>
    <w:p w14:paraId="0684924F" w14:textId="7C0679E3" w:rsidR="00087B87" w:rsidRDefault="00087B87" w:rsidP="000F7624">
      <w:pPr>
        <w:spacing w:after="0"/>
      </w:pPr>
    </w:p>
    <w:p w14:paraId="33900918" w14:textId="2E746704" w:rsidR="000F7624" w:rsidRPr="00F100D1" w:rsidRDefault="000F7624" w:rsidP="000F7624">
      <w:pPr>
        <w:spacing w:after="0"/>
      </w:pPr>
      <w:r>
        <w:t xml:space="preserve">All </w:t>
      </w:r>
      <w:r w:rsidRPr="007B5878">
        <w:t>five</w:t>
      </w:r>
      <w:r w:rsidR="00087B87" w:rsidRPr="007B5878">
        <w:t xml:space="preserve"> of the electric sector emissions that we</w:t>
      </w:r>
      <w:r w:rsidRPr="007B5878">
        <w:t xml:space="preserve"> investigated see an overall decline by 2050 in the </w:t>
      </w:r>
      <w:r>
        <w:t xml:space="preserve">baseline scenarios. However, we see a much steeper and quicker decline in these emissions with both increasing carbon mitigation stringency and decreasing cost of </w:t>
      </w:r>
      <w:r w:rsidR="001507A4">
        <w:t>OSW</w:t>
      </w:r>
      <w:r>
        <w:t xml:space="preserve">. </w:t>
      </w:r>
      <w:r w:rsidR="00E55BE7">
        <w:t>SO</w:t>
      </w:r>
      <w:r w:rsidR="00E55BE7" w:rsidRPr="00B50E94">
        <w:rPr>
          <w:vertAlign w:val="subscript"/>
        </w:rPr>
        <w:t>2</w:t>
      </w:r>
      <w:r>
        <w:t xml:space="preserve"> is most sensitive to emissions reductions while all other emissions are more sensitive to the deployment of </w:t>
      </w:r>
      <w:r w:rsidR="001507A4">
        <w:t>OSW</w:t>
      </w:r>
      <w:r>
        <w:t xml:space="preserve">. </w:t>
      </w:r>
    </w:p>
    <w:p w14:paraId="37B9A161" w14:textId="77777777" w:rsidR="008570E5" w:rsidRDefault="006154DE" w:rsidP="006154DE">
      <w:pPr>
        <w:spacing w:after="0"/>
        <w:contextualSpacing/>
        <w:jc w:val="center"/>
      </w:pPr>
      <w:r>
        <w:rPr>
          <w:noProof/>
        </w:rPr>
        <w:drawing>
          <wp:inline distT="0" distB="0" distL="0" distR="0" wp14:anchorId="38DB09F8" wp14:editId="6FB9A865">
            <wp:extent cx="3308183" cy="2487650"/>
            <wp:effectExtent l="0" t="0" r="698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43692" cy="2514352"/>
                    </a:xfrm>
                    <a:prstGeom prst="rect">
                      <a:avLst/>
                    </a:prstGeom>
                  </pic:spPr>
                </pic:pic>
              </a:graphicData>
            </a:graphic>
          </wp:inline>
        </w:drawing>
      </w:r>
    </w:p>
    <w:p w14:paraId="6770E0E6" w14:textId="2C49A54A" w:rsidR="000F7624" w:rsidRDefault="009B7ECA" w:rsidP="000F7624">
      <w:pPr>
        <w:spacing w:after="0"/>
        <w:contextualSpacing/>
      </w:pPr>
      <w:r>
        <w:t xml:space="preserve">Assuming a moderate carbon mitigation stringency of 20%, </w:t>
      </w:r>
      <w:r w:rsidR="001507A4">
        <w:t>OSW</w:t>
      </w:r>
      <w:r>
        <w:t xml:space="preserve"> </w:t>
      </w:r>
      <w:proofErr w:type="gramStart"/>
      <w:r>
        <w:t>is able to</w:t>
      </w:r>
      <w:proofErr w:type="gramEnd"/>
      <w:r>
        <w:t xml:space="preserve"> elicit a steep decline of around 50% in </w:t>
      </w:r>
      <w:r w:rsidR="00E55BE7">
        <w:t>CO</w:t>
      </w:r>
      <w:r w:rsidR="00E55BE7" w:rsidRPr="00B50E94">
        <w:rPr>
          <w:vertAlign w:val="subscript"/>
        </w:rPr>
        <w:t>2</w:t>
      </w:r>
      <w:r>
        <w:t>, NO</w:t>
      </w:r>
      <w:r w:rsidR="00E55BE7" w:rsidRPr="00E55BE7">
        <w:rPr>
          <w:vertAlign w:val="subscript"/>
        </w:rPr>
        <w:t>X</w:t>
      </w:r>
      <w:r>
        <w:t xml:space="preserve">, and </w:t>
      </w:r>
      <w:r w:rsidR="00E55BE7">
        <w:t>SO</w:t>
      </w:r>
      <w:r w:rsidR="00E55BE7" w:rsidRPr="00B50E94">
        <w:rPr>
          <w:vertAlign w:val="subscript"/>
        </w:rPr>
        <w:t>2</w:t>
      </w:r>
      <w:r>
        <w:t xml:space="preserve"> at a 60% cost reduction and above. At a 50% cost reduction there I still a 25% reduction in emissions by 2050. </w:t>
      </w:r>
      <w:r w:rsidR="000A6BF9">
        <w:t xml:space="preserve">This shows that </w:t>
      </w:r>
      <w:r w:rsidR="001507A4">
        <w:t>OSW</w:t>
      </w:r>
      <w:r w:rsidR="000A6BF9">
        <w:t xml:space="preserve"> deployment alone works as a strategy for electric sector grid emissions. The extent of the emissions reductions will, however, be proportional to the cost effectiveness of </w:t>
      </w:r>
      <w:r w:rsidR="001507A4">
        <w:t>OSW</w:t>
      </w:r>
      <w:r w:rsidR="000A6BF9">
        <w:t>.</w:t>
      </w:r>
    </w:p>
    <w:p w14:paraId="7070CF83" w14:textId="77777777" w:rsidR="000B38A2" w:rsidRDefault="000F7624" w:rsidP="000F7624">
      <w:pPr>
        <w:spacing w:after="0"/>
        <w:contextualSpacing/>
        <w:jc w:val="center"/>
      </w:pPr>
      <w:r>
        <w:rPr>
          <w:noProof/>
        </w:rPr>
        <w:drawing>
          <wp:inline distT="0" distB="0" distL="0" distR="0" wp14:anchorId="7983C975" wp14:editId="672BC475">
            <wp:extent cx="3496783" cy="2461461"/>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27584" cy="2483143"/>
                    </a:xfrm>
                    <a:prstGeom prst="rect">
                      <a:avLst/>
                    </a:prstGeom>
                  </pic:spPr>
                </pic:pic>
              </a:graphicData>
            </a:graphic>
          </wp:inline>
        </w:drawing>
      </w:r>
    </w:p>
    <w:p w14:paraId="32D5CD60" w14:textId="363BF741" w:rsidR="000F7624" w:rsidRDefault="000F7624" w:rsidP="00FD3B07">
      <w:pPr>
        <w:spacing w:after="0"/>
        <w:contextualSpacing/>
        <w:jc w:val="both"/>
      </w:pPr>
    </w:p>
    <w:p w14:paraId="5E6088CC" w14:textId="77777777" w:rsidR="00087B87" w:rsidRDefault="00087B87" w:rsidP="00FD3B07">
      <w:pPr>
        <w:spacing w:after="0"/>
        <w:contextualSpacing/>
        <w:jc w:val="both"/>
      </w:pPr>
    </w:p>
    <w:p w14:paraId="4F34AE38" w14:textId="77777777" w:rsidR="008570E5" w:rsidRDefault="008570E5" w:rsidP="006154DE">
      <w:pPr>
        <w:pStyle w:val="Heading2"/>
        <w:spacing w:before="0"/>
        <w:contextualSpacing/>
        <w:jc w:val="both"/>
      </w:pPr>
      <w:r>
        <w:t>Conclusions</w:t>
      </w:r>
    </w:p>
    <w:p w14:paraId="330C8C16" w14:textId="77777777" w:rsidR="000B38A2" w:rsidRDefault="000B38A2" w:rsidP="00FD3B07">
      <w:pPr>
        <w:spacing w:after="0"/>
        <w:contextualSpacing/>
        <w:jc w:val="both"/>
      </w:pPr>
    </w:p>
    <w:p w14:paraId="4EF2F9F3" w14:textId="77777777" w:rsidR="005A2E07" w:rsidRDefault="008570E5" w:rsidP="00FD3B07">
      <w:pPr>
        <w:pStyle w:val="Heading2"/>
        <w:spacing w:before="0"/>
        <w:contextualSpacing/>
        <w:jc w:val="both"/>
      </w:pPr>
      <w:r>
        <w:t>Notes on Modeling</w:t>
      </w:r>
    </w:p>
    <w:p w14:paraId="566A50A7" w14:textId="77777777" w:rsidR="00E85436" w:rsidRDefault="00E85436" w:rsidP="002A6E8C">
      <w:pPr>
        <w:pStyle w:val="Heading2"/>
        <w:spacing w:before="0"/>
        <w:contextualSpacing/>
        <w:jc w:val="both"/>
      </w:pPr>
    </w:p>
    <w:p w14:paraId="1EC7A51D" w14:textId="09A9E95D" w:rsidR="002A6E8C" w:rsidRPr="002A6E8C" w:rsidRDefault="002A6E8C" w:rsidP="002A6E8C">
      <w:pPr>
        <w:pStyle w:val="Heading2"/>
        <w:spacing w:before="0"/>
        <w:contextualSpacing/>
        <w:jc w:val="both"/>
      </w:pPr>
      <w:r>
        <w:t>References</w:t>
      </w:r>
    </w:p>
    <w:p w14:paraId="414F9B0A" w14:textId="77777777" w:rsidR="002E615B" w:rsidRPr="002E615B" w:rsidRDefault="005A2E07" w:rsidP="002E615B">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2E615B" w:rsidRPr="002E615B">
        <w:t>An Act Concerning the Procurement of Energy Derived from Offshore Wind, H.B. 7156, Connecticut General Assembly (2019).</w:t>
      </w:r>
    </w:p>
    <w:p w14:paraId="4013D74E" w14:textId="77777777" w:rsidR="002E615B" w:rsidRPr="002E615B" w:rsidRDefault="002E615B" w:rsidP="002E615B">
      <w:pPr>
        <w:pStyle w:val="EndNoteBibliography"/>
        <w:spacing w:after="0"/>
        <w:ind w:left="720" w:hanging="720"/>
      </w:pPr>
      <w:r w:rsidRPr="002E615B">
        <w:t>An Act to Advance Clean Energy, H.4857, Commonwealth of Massachusetts (2018).</w:t>
      </w:r>
    </w:p>
    <w:p w14:paraId="7CBD7F84" w14:textId="4F3A762C" w:rsidR="002E615B" w:rsidRPr="002E615B" w:rsidRDefault="002E615B" w:rsidP="002E615B">
      <w:pPr>
        <w:pStyle w:val="EndNoteBibliography"/>
        <w:spacing w:after="0"/>
        <w:ind w:left="720" w:hanging="720"/>
      </w:pPr>
      <w:r w:rsidRPr="002E615B">
        <w:t xml:space="preserve">AWEA. (2019). </w:t>
      </w:r>
      <w:r w:rsidRPr="002E615B">
        <w:rPr>
          <w:i/>
        </w:rPr>
        <w:t>U.S. Offshore Wind Industry Status Update</w:t>
      </w:r>
      <w:r w:rsidRPr="002E615B">
        <w:t xml:space="preserve">. Retrieved from </w:t>
      </w:r>
      <w:hyperlink r:id="rId24" w:history="1">
        <w:r w:rsidRPr="002E615B">
          <w:rPr>
            <w:rStyle w:val="Hyperlink"/>
          </w:rPr>
          <w:t>https://www.awea.org/Awea/media/Resources/Fact%20Sheets/AWEA_Offshore-Wind-Industry-FINAL.pdf</w:t>
        </w:r>
      </w:hyperlink>
    </w:p>
    <w:p w14:paraId="6D41128C" w14:textId="77777777" w:rsidR="002E615B" w:rsidRPr="002E615B" w:rsidRDefault="002E615B" w:rsidP="002E615B">
      <w:pPr>
        <w:pStyle w:val="EndNoteBibliography"/>
        <w:spacing w:after="0"/>
        <w:ind w:left="720" w:hanging="720"/>
      </w:pPr>
      <w:r w:rsidRPr="002E615B">
        <w:t xml:space="preserve">Beiter, P., Musial, W., Kilcher, L., Maness, M., &amp; Smith, A. (2017). An Assessment of the Economic Potential of Offshore Wind in the United States from 2015 to 2030. </w:t>
      </w:r>
      <w:r w:rsidRPr="002E615B">
        <w:rPr>
          <w:i/>
        </w:rPr>
        <w:t>National Renewable Energy Laboratory</w:t>
      </w:r>
      <w:r w:rsidRPr="002E615B">
        <w:t xml:space="preserve">(NREL/TP-6A20-67675). </w:t>
      </w:r>
    </w:p>
    <w:p w14:paraId="62BBD25F" w14:textId="718010A3" w:rsidR="002E615B" w:rsidRPr="002E615B" w:rsidRDefault="002E615B" w:rsidP="002E615B">
      <w:pPr>
        <w:pStyle w:val="EndNoteBibliography"/>
        <w:spacing w:after="0"/>
        <w:ind w:left="720" w:hanging="720"/>
      </w:pPr>
      <w:r w:rsidRPr="002E615B">
        <w:t xml:space="preserve">Bureau of Ocean Energy Management. (2019). BOEM Announces Next Steps for Proposed New York - New Jersey Wind Energy Transmission Line: Includes Opportunity for Expressions of Competitive Interest and Public Comments [Press release]. Retrieved from </w:t>
      </w:r>
      <w:hyperlink r:id="rId25" w:history="1">
        <w:r w:rsidRPr="002E615B">
          <w:rPr>
            <w:rStyle w:val="Hyperlink"/>
          </w:rPr>
          <w:t>https://www.boem.gov/press06172019/</w:t>
        </w:r>
      </w:hyperlink>
    </w:p>
    <w:p w14:paraId="5846BC64" w14:textId="56238744" w:rsidR="002E615B" w:rsidRPr="002E615B" w:rsidRDefault="002E615B" w:rsidP="002E615B">
      <w:pPr>
        <w:pStyle w:val="EndNoteBibliography"/>
        <w:spacing w:after="0"/>
        <w:ind w:left="720" w:hanging="720"/>
      </w:pPr>
      <w:r w:rsidRPr="002E615B">
        <w:t xml:space="preserve">C2ES. (2019). </w:t>
      </w:r>
      <w:r w:rsidRPr="002E615B">
        <w:rPr>
          <w:i/>
        </w:rPr>
        <w:t>U.S. State Greenhouse Gas Emissions Targets</w:t>
      </w:r>
      <w:r w:rsidRPr="002E615B">
        <w:t xml:space="preserve">. Retrieved from: </w:t>
      </w:r>
      <w:hyperlink r:id="rId26" w:history="1">
        <w:r w:rsidRPr="002E615B">
          <w:rPr>
            <w:rStyle w:val="Hyperlink"/>
          </w:rPr>
          <w:t>https://www.c2es.org/document/greenhouse-gas-emissions-targets/</w:t>
        </w:r>
      </w:hyperlink>
    </w:p>
    <w:p w14:paraId="0D839453" w14:textId="1F8D0319" w:rsidR="002E615B" w:rsidRPr="002E615B" w:rsidRDefault="002E615B" w:rsidP="002E615B">
      <w:pPr>
        <w:pStyle w:val="EndNoteBibliography"/>
        <w:spacing w:after="0"/>
        <w:ind w:left="720" w:hanging="720"/>
      </w:pPr>
      <w:r w:rsidRPr="002E615B">
        <w:t xml:space="preserve">Castle Wind. (2019). Castle Wind and Monterey Bay Community Power Sign Agreement in Anticipation of Offshore Wind Project Off the Coast of Morro Bay [Press release]. Retrieved from </w:t>
      </w:r>
      <w:hyperlink r:id="rId27" w:history="1">
        <w:r w:rsidRPr="002E615B">
          <w:rPr>
            <w:rStyle w:val="Hyperlink"/>
          </w:rPr>
          <w:t>http://castlewind.com/castle-wind-and-monterey-bay-community-power-sign-agreement-in-anticipation-of-offshore-wind-project-off-the-coast-of-morro-bay/</w:t>
        </w:r>
      </w:hyperlink>
    </w:p>
    <w:p w14:paraId="5AE0BF19" w14:textId="77777777" w:rsidR="002E615B" w:rsidRPr="002E615B" w:rsidRDefault="002E615B" w:rsidP="002E615B">
      <w:pPr>
        <w:pStyle w:val="EndNoteBibliography"/>
        <w:spacing w:after="0"/>
        <w:ind w:left="720" w:hanging="720"/>
      </w:pPr>
      <w:r w:rsidRPr="002E615B">
        <w:t>Climate Leadership and Community Protection Act, S6599, New York State Senate (2019).</w:t>
      </w:r>
    </w:p>
    <w:p w14:paraId="11E391AF" w14:textId="36E7A366" w:rsidR="002E615B" w:rsidRPr="002E615B" w:rsidRDefault="002E615B" w:rsidP="002E615B">
      <w:pPr>
        <w:pStyle w:val="EndNoteBibliography"/>
        <w:spacing w:after="0"/>
        <w:ind w:left="720" w:hanging="720"/>
      </w:pPr>
      <w:r w:rsidRPr="002E615B">
        <w:t xml:space="preserve">General Electric. (2019). Haliade-X Offshore Wind Turbine. Retrieved from </w:t>
      </w:r>
      <w:hyperlink r:id="rId28" w:history="1">
        <w:r w:rsidRPr="002E615B">
          <w:rPr>
            <w:rStyle w:val="Hyperlink"/>
          </w:rPr>
          <w:t>https://www.ge.com/renewableenergy/wind-energy/offshore-wind/haliade-x-offshore-turbine</w:t>
        </w:r>
      </w:hyperlink>
    </w:p>
    <w:p w14:paraId="7B659E8A" w14:textId="59E36033" w:rsidR="002E615B" w:rsidRPr="002E615B" w:rsidRDefault="002E615B" w:rsidP="002E615B">
      <w:pPr>
        <w:pStyle w:val="EndNoteBibliography"/>
        <w:spacing w:after="0"/>
        <w:ind w:left="720" w:hanging="720"/>
      </w:pPr>
      <w:r w:rsidRPr="002E615B">
        <w:t xml:space="preserve">GWEC. (2019). </w:t>
      </w:r>
      <w:r w:rsidRPr="002E615B">
        <w:rPr>
          <w:i/>
        </w:rPr>
        <w:t>Global Wind Energy Council: Global Wind Report 2018</w:t>
      </w:r>
      <w:r w:rsidRPr="002E615B">
        <w:t xml:space="preserve">. Retrieved from </w:t>
      </w:r>
      <w:hyperlink r:id="rId29" w:history="1">
        <w:r w:rsidRPr="002E615B">
          <w:rPr>
            <w:rStyle w:val="Hyperlink"/>
          </w:rPr>
          <w:t>https://gwec.net/wp-content/uploads/2019/04/GWEC-Global-Wind-Report-2018.pdf</w:t>
        </w:r>
      </w:hyperlink>
    </w:p>
    <w:p w14:paraId="6F360DCE" w14:textId="68C5554A" w:rsidR="002E615B" w:rsidRPr="002E615B" w:rsidRDefault="002E615B" w:rsidP="002E615B">
      <w:pPr>
        <w:pStyle w:val="EndNoteBibliography"/>
        <w:spacing w:after="0"/>
        <w:ind w:left="720" w:hanging="720"/>
      </w:pPr>
      <w:r w:rsidRPr="002E615B">
        <w:t xml:space="preserve">Lazard. (2018). </w:t>
      </w:r>
      <w:r w:rsidRPr="002E615B">
        <w:rPr>
          <w:i/>
        </w:rPr>
        <w:t>Lazard's Levelized Cost fo Energy Analysis - Version 12.0</w:t>
      </w:r>
      <w:r w:rsidRPr="002E615B">
        <w:t xml:space="preserve">. Retrieved from </w:t>
      </w:r>
      <w:hyperlink r:id="rId30" w:history="1">
        <w:r w:rsidRPr="002E615B">
          <w:rPr>
            <w:rStyle w:val="Hyperlink"/>
          </w:rPr>
          <w:t>https://www.lazard.com/media/450784/lazards-levelized-cost-of-energy-version-120-vfinal.pdf</w:t>
        </w:r>
      </w:hyperlink>
    </w:p>
    <w:p w14:paraId="72A7D3EC" w14:textId="77777777" w:rsidR="002E615B" w:rsidRPr="002E615B" w:rsidRDefault="002E615B" w:rsidP="002E615B">
      <w:pPr>
        <w:pStyle w:val="EndNoteBibliography"/>
        <w:spacing w:after="0"/>
        <w:ind w:left="720" w:hanging="720"/>
      </w:pPr>
      <w:r w:rsidRPr="002E615B">
        <w:t xml:space="preserve">Lenox, C. (2019). </w:t>
      </w:r>
      <w:r w:rsidRPr="002E615B">
        <w:rPr>
          <w:i/>
        </w:rPr>
        <w:t>EPAUS9rT database for use with the TIMES modeling platform</w:t>
      </w:r>
      <w:r w:rsidRPr="002E615B">
        <w:t>. U.S. Environmental Protection Agency, Washington, DC</w:t>
      </w:r>
    </w:p>
    <w:p w14:paraId="0286C3AA" w14:textId="77777777" w:rsidR="002E615B" w:rsidRPr="002E615B" w:rsidRDefault="002E615B" w:rsidP="002E615B">
      <w:pPr>
        <w:pStyle w:val="EndNoteBibliography"/>
        <w:spacing w:after="0"/>
        <w:ind w:left="720" w:hanging="720"/>
      </w:pPr>
      <w:r w:rsidRPr="002E615B">
        <w:t xml:space="preserve">Loulou, R., Remne, U., Kanudia, A., Lehtila, A., &amp; Goldstein, G. (2005). Documentation for the TIMES model. . </w:t>
      </w:r>
      <w:r w:rsidRPr="002E615B">
        <w:rPr>
          <w:i/>
        </w:rPr>
        <w:t>Tech. Rep. Energy Technology Systems Analysis Programme (ETSAP)</w:t>
      </w:r>
      <w:r w:rsidRPr="002E615B">
        <w:t xml:space="preserve">. </w:t>
      </w:r>
    </w:p>
    <w:p w14:paraId="778F8EA4" w14:textId="77777777" w:rsidR="002E615B" w:rsidRPr="002E615B" w:rsidRDefault="002E615B" w:rsidP="002E615B">
      <w:pPr>
        <w:pStyle w:val="EndNoteBibliography"/>
        <w:spacing w:after="0"/>
        <w:ind w:left="720" w:hanging="720"/>
      </w:pPr>
      <w:r w:rsidRPr="002E615B">
        <w:t xml:space="preserve">Musial, W., Heimiller, D., Beiter, P., Scott, G., &amp; Draxl, C. (2016). 2016 Offshore Wind Energy Resource Assessment for the United States. </w:t>
      </w:r>
      <w:r w:rsidRPr="002E615B">
        <w:rPr>
          <w:i/>
        </w:rPr>
        <w:t>National Renewable Energy Laboratory</w:t>
      </w:r>
      <w:r w:rsidRPr="002E615B">
        <w:t xml:space="preserve">(NREL/TP-5000-66599). </w:t>
      </w:r>
    </w:p>
    <w:p w14:paraId="68460683" w14:textId="77777777" w:rsidR="002E615B" w:rsidRPr="002E615B" w:rsidRDefault="002E615B" w:rsidP="002E615B">
      <w:pPr>
        <w:pStyle w:val="EndNoteBibliography"/>
        <w:spacing w:after="0"/>
        <w:ind w:left="720" w:hanging="720"/>
      </w:pPr>
      <w:r w:rsidRPr="002E615B">
        <w:t xml:space="preserve">NCCETC. (2019). </w:t>
      </w:r>
      <w:r w:rsidRPr="002E615B">
        <w:rPr>
          <w:i/>
        </w:rPr>
        <w:t>Renewable and Clean Energy Standards: Database of State Incentives for Renewables and Efficiency</w:t>
      </w:r>
      <w:r w:rsidRPr="002E615B">
        <w:t xml:space="preserve">. Retrieved from </w:t>
      </w:r>
    </w:p>
    <w:p w14:paraId="2DCABC3F" w14:textId="1457F73E" w:rsidR="002E615B" w:rsidRPr="002E615B" w:rsidRDefault="002E615B" w:rsidP="002E615B">
      <w:pPr>
        <w:pStyle w:val="EndNoteBibliography"/>
        <w:spacing w:after="0"/>
        <w:ind w:left="720" w:hanging="720"/>
      </w:pPr>
      <w:r w:rsidRPr="002E615B">
        <w:t xml:space="preserve">NJ Board of Public Utilities. (2019). New Jersey Board of Public Utilities Awards Historic 1,100 MW Offshore Wind Soliciation to Orstead's Ocean Wind Project [Press release]. Retrieved from </w:t>
      </w:r>
      <w:hyperlink r:id="rId31" w:history="1">
        <w:r w:rsidRPr="002E615B">
          <w:rPr>
            <w:rStyle w:val="Hyperlink"/>
          </w:rPr>
          <w:t>https://www.bpu.state.nj.us/bpu/newsroom/2019/approved/20190621.html</w:t>
        </w:r>
      </w:hyperlink>
    </w:p>
    <w:p w14:paraId="25E992BC" w14:textId="38546959" w:rsidR="002E615B" w:rsidRPr="002E615B" w:rsidRDefault="002E615B" w:rsidP="002E615B">
      <w:pPr>
        <w:pStyle w:val="EndNoteBibliography"/>
        <w:spacing w:after="0"/>
        <w:ind w:left="720" w:hanging="720"/>
      </w:pPr>
      <w:r w:rsidRPr="002E615B">
        <w:t xml:space="preserve">NOAA. (2013). </w:t>
      </w:r>
      <w:r w:rsidRPr="002E615B">
        <w:rPr>
          <w:i/>
        </w:rPr>
        <w:t>National Coastal Population Report: Population Trends from 1970 to 2020</w:t>
      </w:r>
      <w:r w:rsidRPr="002E615B">
        <w:t xml:space="preserve">. Retrieved from </w:t>
      </w:r>
      <w:hyperlink r:id="rId32" w:history="1">
        <w:r w:rsidRPr="002E615B">
          <w:rPr>
            <w:rStyle w:val="Hyperlink"/>
          </w:rPr>
          <w:t>https://aamboceanservice.blob.core.windows.net/oceanservice-prod/facts/coastal-population-report.pdf</w:t>
        </w:r>
      </w:hyperlink>
    </w:p>
    <w:p w14:paraId="35A17B96" w14:textId="71E6BAEE" w:rsidR="002E615B" w:rsidRPr="002E615B" w:rsidRDefault="002E615B" w:rsidP="002E615B">
      <w:pPr>
        <w:pStyle w:val="EndNoteBibliography"/>
        <w:spacing w:after="0"/>
        <w:ind w:left="720" w:hanging="720"/>
      </w:pPr>
      <w:r w:rsidRPr="002E615B">
        <w:t xml:space="preserve">NOAA. (2014). </w:t>
      </w:r>
      <w:r w:rsidRPr="002E615B">
        <w:rPr>
          <w:i/>
        </w:rPr>
        <w:t>American Community Survey Five-Year Estimates [NOAA Office for Coastal Management, U.S. Census Bureau]</w:t>
      </w:r>
      <w:r w:rsidRPr="002E615B">
        <w:t xml:space="preserve">. Retrieved from: </w:t>
      </w:r>
      <w:hyperlink r:id="rId33" w:history="1">
        <w:r w:rsidRPr="002E615B">
          <w:rPr>
            <w:rStyle w:val="Hyperlink"/>
          </w:rPr>
          <w:t>https://coast.noaa.gov/digitalcoast/data/acs</w:t>
        </w:r>
      </w:hyperlink>
    </w:p>
    <w:p w14:paraId="674CB3BD" w14:textId="77777777" w:rsidR="002E615B" w:rsidRPr="002E615B" w:rsidRDefault="002E615B" w:rsidP="002E615B">
      <w:pPr>
        <w:pStyle w:val="EndNoteBibliography"/>
        <w:spacing w:after="0"/>
        <w:ind w:left="720" w:hanging="720"/>
      </w:pPr>
      <w:r w:rsidRPr="002E615B">
        <w:t xml:space="preserve">Ringkjob, H.-K., Haugan, P. M., &amp; Solbrekke, I. M. (2018). A review of modelling tools for energy and electricity systems with large shares of variable renewables. </w:t>
      </w:r>
      <w:r w:rsidRPr="002E615B">
        <w:rPr>
          <w:i/>
        </w:rPr>
        <w:t>Renewable and Sustainable Energy Reviews, 96</w:t>
      </w:r>
      <w:r w:rsidRPr="002E615B">
        <w:t xml:space="preserve">, 440-459. </w:t>
      </w:r>
    </w:p>
    <w:p w14:paraId="0A3D47F7" w14:textId="5163B181" w:rsidR="002E615B" w:rsidRPr="002E615B" w:rsidRDefault="002E615B" w:rsidP="002E615B">
      <w:pPr>
        <w:pStyle w:val="EndNoteBibliography"/>
        <w:spacing w:after="0"/>
        <w:ind w:left="720" w:hanging="720"/>
      </w:pPr>
      <w:r w:rsidRPr="002E615B">
        <w:t>St. John, J. (2017). Offshore Wind Reaches Cost-Competitiveness withouth Subsidies.</w:t>
      </w:r>
      <w:r w:rsidRPr="002E615B">
        <w:rPr>
          <w:i/>
        </w:rPr>
        <w:t xml:space="preserve"> Greentech Media</w:t>
      </w:r>
      <w:r w:rsidRPr="002E615B">
        <w:t xml:space="preserve">. Retrieved from </w:t>
      </w:r>
      <w:hyperlink r:id="rId34" w:history="1">
        <w:r w:rsidRPr="002E615B">
          <w:rPr>
            <w:rStyle w:val="Hyperlink"/>
          </w:rPr>
          <w:t>https://www.greentechmedia.com/articles/read/offshore-wind-reaches-cost-competitiveness-without-subsidies#gs.2plxee</w:t>
        </w:r>
      </w:hyperlink>
    </w:p>
    <w:p w14:paraId="1C1B50D8" w14:textId="1564DE42" w:rsidR="002E615B" w:rsidRPr="002E615B" w:rsidRDefault="002E615B" w:rsidP="002E615B">
      <w:pPr>
        <w:pStyle w:val="EndNoteBibliography"/>
        <w:spacing w:after="0"/>
        <w:ind w:left="720" w:hanging="720"/>
      </w:pPr>
      <w:r w:rsidRPr="002E615B">
        <w:t xml:space="preserve">U.S. EIA. (2018a). </w:t>
      </w:r>
      <w:r w:rsidRPr="002E615B">
        <w:rPr>
          <w:i/>
        </w:rPr>
        <w:t>U.S. primary energy consumption by energy source, 2018</w:t>
      </w:r>
      <w:r w:rsidRPr="002E615B">
        <w:t xml:space="preserve">. Retrieved from: </w:t>
      </w:r>
      <w:hyperlink r:id="rId35" w:history="1">
        <w:r w:rsidRPr="002E615B">
          <w:rPr>
            <w:rStyle w:val="Hyperlink"/>
          </w:rPr>
          <w:t>https://www.eia.gov/energyexplained/us-energy-facts/</w:t>
        </w:r>
      </w:hyperlink>
    </w:p>
    <w:p w14:paraId="0DDE6025" w14:textId="17DFD785" w:rsidR="002E615B" w:rsidRPr="002E615B" w:rsidRDefault="002E615B" w:rsidP="002E615B">
      <w:pPr>
        <w:pStyle w:val="EndNoteBibliography"/>
        <w:spacing w:after="0"/>
        <w:ind w:left="720" w:hanging="720"/>
      </w:pPr>
      <w:r w:rsidRPr="002E615B">
        <w:t xml:space="preserve">U.S. EIA. (2018b). </w:t>
      </w:r>
      <w:r w:rsidRPr="002E615B">
        <w:rPr>
          <w:i/>
        </w:rPr>
        <w:t>US electricity generation by energy source</w:t>
      </w:r>
      <w:r w:rsidRPr="002E615B">
        <w:t xml:space="preserve">. Retrieved from: </w:t>
      </w:r>
      <w:hyperlink r:id="rId36" w:history="1">
        <w:r w:rsidRPr="002E615B">
          <w:rPr>
            <w:rStyle w:val="Hyperlink"/>
          </w:rPr>
          <w:t>https://www.eia.gov/tools/faqs/faq.php?id=427&amp;t=4</w:t>
        </w:r>
      </w:hyperlink>
    </w:p>
    <w:p w14:paraId="588637A2" w14:textId="4DB787A6" w:rsidR="002E615B" w:rsidRPr="002E615B" w:rsidRDefault="002E615B" w:rsidP="002E615B">
      <w:pPr>
        <w:pStyle w:val="EndNoteBibliography"/>
        <w:spacing w:after="0"/>
        <w:ind w:left="720" w:hanging="720"/>
      </w:pPr>
      <w:r w:rsidRPr="002E615B">
        <w:t xml:space="preserve">U.S. EIA. (2019). </w:t>
      </w:r>
      <w:r w:rsidRPr="002E615B">
        <w:rPr>
          <w:i/>
        </w:rPr>
        <w:t>Annual Energy Outlook 2019 - with projections to 2050</w:t>
      </w:r>
      <w:r w:rsidRPr="002E615B">
        <w:t xml:space="preserve">. Retrieved from </w:t>
      </w:r>
      <w:hyperlink r:id="rId37" w:history="1">
        <w:r w:rsidRPr="002E615B">
          <w:rPr>
            <w:rStyle w:val="Hyperlink"/>
          </w:rPr>
          <w:t>https://www.eia.gov/outlooks/aeo/pdf/aeo2019.pdf</w:t>
        </w:r>
      </w:hyperlink>
    </w:p>
    <w:p w14:paraId="01815F58" w14:textId="7A76BCD9" w:rsidR="002E615B" w:rsidRPr="002E615B" w:rsidRDefault="002E615B" w:rsidP="002E615B">
      <w:pPr>
        <w:pStyle w:val="EndNoteBibliography"/>
        <w:spacing w:after="0"/>
        <w:ind w:left="720" w:hanging="720"/>
      </w:pPr>
      <w:r w:rsidRPr="002E615B">
        <w:t xml:space="preserve">U.S. EPA. (2014). </w:t>
      </w:r>
      <w:r w:rsidRPr="002E615B">
        <w:rPr>
          <w:i/>
        </w:rPr>
        <w:t>National Emissions Inventory Report</w:t>
      </w:r>
      <w:r w:rsidRPr="002E615B">
        <w:t xml:space="preserve">. Retrieved from </w:t>
      </w:r>
      <w:hyperlink r:id="rId38" w:history="1">
        <w:r w:rsidRPr="002E615B">
          <w:rPr>
            <w:rStyle w:val="Hyperlink"/>
          </w:rPr>
          <w:t>https://gispub.epa.gov/neireport/2014/</w:t>
        </w:r>
      </w:hyperlink>
    </w:p>
    <w:p w14:paraId="18498A3B" w14:textId="48858093" w:rsidR="002E615B" w:rsidRPr="002E615B" w:rsidRDefault="002E615B" w:rsidP="002E615B">
      <w:pPr>
        <w:pStyle w:val="EndNoteBibliography"/>
        <w:ind w:left="720" w:hanging="720"/>
      </w:pPr>
      <w:r w:rsidRPr="002E615B">
        <w:t xml:space="preserve">U.S. EPA. (2017). </w:t>
      </w:r>
      <w:r w:rsidRPr="002E615B">
        <w:rPr>
          <w:i/>
        </w:rPr>
        <w:t>Inventory of U.S. Greenhouse Gas Emissions and Sinks: 1990-2017 Inventory Report</w:t>
      </w:r>
      <w:r w:rsidRPr="002E615B">
        <w:t xml:space="preserve">. Retrieved from </w:t>
      </w:r>
      <w:hyperlink r:id="rId39" w:history="1">
        <w:r w:rsidRPr="002E615B">
          <w:rPr>
            <w:rStyle w:val="Hyperlink"/>
          </w:rPr>
          <w:t>https://www.epa.gov/ghgemissions/inventory-us-greenhouse-gas-emissions-and-sinks</w:t>
        </w:r>
      </w:hyperlink>
    </w:p>
    <w:p w14:paraId="0366F77F" w14:textId="605AD927" w:rsidR="008570E5" w:rsidRPr="008570E5" w:rsidRDefault="005A2E07" w:rsidP="00FD3B07">
      <w:pPr>
        <w:pStyle w:val="Heading2"/>
        <w:spacing w:before="0"/>
        <w:contextualSpacing/>
        <w:jc w:val="both"/>
      </w:pPr>
      <w:r w:rsidRPr="00780067">
        <w:rPr>
          <w:rFonts w:asciiTheme="minorHAnsi" w:hAnsiTheme="minorHAnsi" w:cstheme="minorHAnsi"/>
          <w:sz w:val="22"/>
          <w:szCs w:val="22"/>
        </w:rPr>
        <w:fldChar w:fldCharType="end"/>
      </w:r>
    </w:p>
    <w:sectPr w:rsidR="008570E5" w:rsidRPr="008570E5" w:rsidSect="007B587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213E99" w:rsidRDefault="00213E99" w:rsidP="00B72FB6">
      <w:pPr>
        <w:spacing w:after="0" w:line="240" w:lineRule="auto"/>
      </w:pPr>
      <w:r>
        <w:separator/>
      </w:r>
    </w:p>
  </w:endnote>
  <w:endnote w:type="continuationSeparator" w:id="0">
    <w:p w14:paraId="43FFD76F" w14:textId="77777777" w:rsidR="00213E99" w:rsidRDefault="00213E99"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213E99" w:rsidRDefault="00213E99" w:rsidP="00B72FB6">
      <w:pPr>
        <w:spacing w:after="0" w:line="240" w:lineRule="auto"/>
      </w:pPr>
      <w:r>
        <w:separator/>
      </w:r>
    </w:p>
  </w:footnote>
  <w:footnote w:type="continuationSeparator" w:id="0">
    <w:p w14:paraId="572982D1" w14:textId="77777777" w:rsidR="00213E99" w:rsidRDefault="00213E99"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5"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5"/>
  </w:num>
  <w:num w:numId="6">
    <w:abstractNumId w:val="7"/>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48&lt;/item&gt;&lt;item&gt;50&lt;/item&gt;&lt;item&gt;54&lt;/item&gt;&lt;item&gt;59&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137&lt;/item&gt;&lt;item&gt;139&lt;/item&gt;&lt;item&gt;140&lt;/item&gt;&lt;/record-ids&gt;&lt;/item&gt;&lt;/Libraries&gt;"/>
  </w:docVars>
  <w:rsids>
    <w:rsidRoot w:val="008570E5"/>
    <w:rsid w:val="00002AAD"/>
    <w:rsid w:val="00006892"/>
    <w:rsid w:val="000135C5"/>
    <w:rsid w:val="00016F8D"/>
    <w:rsid w:val="00017FCB"/>
    <w:rsid w:val="00024089"/>
    <w:rsid w:val="00032FA4"/>
    <w:rsid w:val="00037BFA"/>
    <w:rsid w:val="00045D45"/>
    <w:rsid w:val="00050729"/>
    <w:rsid w:val="00050B11"/>
    <w:rsid w:val="00052A48"/>
    <w:rsid w:val="00057B1D"/>
    <w:rsid w:val="000600C5"/>
    <w:rsid w:val="000725AD"/>
    <w:rsid w:val="00075C61"/>
    <w:rsid w:val="00076820"/>
    <w:rsid w:val="0007766E"/>
    <w:rsid w:val="0008787D"/>
    <w:rsid w:val="00087B87"/>
    <w:rsid w:val="000965E5"/>
    <w:rsid w:val="0009765E"/>
    <w:rsid w:val="000A6265"/>
    <w:rsid w:val="000A6BF9"/>
    <w:rsid w:val="000B38A2"/>
    <w:rsid w:val="000B4F1B"/>
    <w:rsid w:val="000C5A1F"/>
    <w:rsid w:val="000C6AE2"/>
    <w:rsid w:val="000E1F1A"/>
    <w:rsid w:val="000E26CC"/>
    <w:rsid w:val="000E2776"/>
    <w:rsid w:val="000E2D56"/>
    <w:rsid w:val="000E5F81"/>
    <w:rsid w:val="000F5336"/>
    <w:rsid w:val="000F7624"/>
    <w:rsid w:val="000F76F5"/>
    <w:rsid w:val="00102508"/>
    <w:rsid w:val="00103CE5"/>
    <w:rsid w:val="0010799C"/>
    <w:rsid w:val="00113F30"/>
    <w:rsid w:val="00120A06"/>
    <w:rsid w:val="0012116C"/>
    <w:rsid w:val="00124EB0"/>
    <w:rsid w:val="00130066"/>
    <w:rsid w:val="0013129D"/>
    <w:rsid w:val="00131414"/>
    <w:rsid w:val="00132537"/>
    <w:rsid w:val="00134E75"/>
    <w:rsid w:val="00140060"/>
    <w:rsid w:val="00145B55"/>
    <w:rsid w:val="001471FB"/>
    <w:rsid w:val="001507A4"/>
    <w:rsid w:val="0015437C"/>
    <w:rsid w:val="0015724F"/>
    <w:rsid w:val="00157557"/>
    <w:rsid w:val="0016033D"/>
    <w:rsid w:val="00171158"/>
    <w:rsid w:val="00172072"/>
    <w:rsid w:val="00175A9B"/>
    <w:rsid w:val="00190E97"/>
    <w:rsid w:val="00191DB4"/>
    <w:rsid w:val="00192CAB"/>
    <w:rsid w:val="00194E9D"/>
    <w:rsid w:val="00196BFC"/>
    <w:rsid w:val="001A19F3"/>
    <w:rsid w:val="001A4547"/>
    <w:rsid w:val="001A49D5"/>
    <w:rsid w:val="001B2EC0"/>
    <w:rsid w:val="001B6D5C"/>
    <w:rsid w:val="001B702A"/>
    <w:rsid w:val="001B76F8"/>
    <w:rsid w:val="001C1DBF"/>
    <w:rsid w:val="001C3751"/>
    <w:rsid w:val="001C3FF0"/>
    <w:rsid w:val="001C5CC6"/>
    <w:rsid w:val="001C70B3"/>
    <w:rsid w:val="001D4559"/>
    <w:rsid w:val="001D4F71"/>
    <w:rsid w:val="001D59AF"/>
    <w:rsid w:val="001E0C5F"/>
    <w:rsid w:val="001E6735"/>
    <w:rsid w:val="001F0E18"/>
    <w:rsid w:val="001F3CFF"/>
    <w:rsid w:val="001F4640"/>
    <w:rsid w:val="00200B0C"/>
    <w:rsid w:val="00203AA1"/>
    <w:rsid w:val="00211655"/>
    <w:rsid w:val="00213E99"/>
    <w:rsid w:val="00214834"/>
    <w:rsid w:val="00217FC3"/>
    <w:rsid w:val="00221AA7"/>
    <w:rsid w:val="00222298"/>
    <w:rsid w:val="00222399"/>
    <w:rsid w:val="00222CC0"/>
    <w:rsid w:val="0023222D"/>
    <w:rsid w:val="00232FEC"/>
    <w:rsid w:val="00256ABB"/>
    <w:rsid w:val="00256CE3"/>
    <w:rsid w:val="00273CA5"/>
    <w:rsid w:val="00280D71"/>
    <w:rsid w:val="00281D73"/>
    <w:rsid w:val="002A568C"/>
    <w:rsid w:val="002A6E8C"/>
    <w:rsid w:val="002B4CE3"/>
    <w:rsid w:val="002B707D"/>
    <w:rsid w:val="002B7D5D"/>
    <w:rsid w:val="002D157A"/>
    <w:rsid w:val="002D4028"/>
    <w:rsid w:val="002E4A2F"/>
    <w:rsid w:val="002E615B"/>
    <w:rsid w:val="002E6814"/>
    <w:rsid w:val="002F1E9B"/>
    <w:rsid w:val="00303C7F"/>
    <w:rsid w:val="00303F12"/>
    <w:rsid w:val="00304B8A"/>
    <w:rsid w:val="003061BE"/>
    <w:rsid w:val="00313C1B"/>
    <w:rsid w:val="00314C41"/>
    <w:rsid w:val="00314CBF"/>
    <w:rsid w:val="00322B7B"/>
    <w:rsid w:val="00322C6C"/>
    <w:rsid w:val="00323CE2"/>
    <w:rsid w:val="00333203"/>
    <w:rsid w:val="003358EC"/>
    <w:rsid w:val="003374A8"/>
    <w:rsid w:val="003477C7"/>
    <w:rsid w:val="00366525"/>
    <w:rsid w:val="00367E00"/>
    <w:rsid w:val="0037079A"/>
    <w:rsid w:val="003767EB"/>
    <w:rsid w:val="00377949"/>
    <w:rsid w:val="00381311"/>
    <w:rsid w:val="00397B40"/>
    <w:rsid w:val="003A46A0"/>
    <w:rsid w:val="003A6702"/>
    <w:rsid w:val="003B0AAF"/>
    <w:rsid w:val="003B1F90"/>
    <w:rsid w:val="003B3C33"/>
    <w:rsid w:val="003B4A7E"/>
    <w:rsid w:val="003B5939"/>
    <w:rsid w:val="003B78E1"/>
    <w:rsid w:val="003C14BD"/>
    <w:rsid w:val="003C370A"/>
    <w:rsid w:val="003D0650"/>
    <w:rsid w:val="003E44A3"/>
    <w:rsid w:val="003F730F"/>
    <w:rsid w:val="00410EB7"/>
    <w:rsid w:val="00414583"/>
    <w:rsid w:val="004262BF"/>
    <w:rsid w:val="00431D48"/>
    <w:rsid w:val="00434696"/>
    <w:rsid w:val="00434A79"/>
    <w:rsid w:val="004350A7"/>
    <w:rsid w:val="004351EC"/>
    <w:rsid w:val="00437ABE"/>
    <w:rsid w:val="004478A3"/>
    <w:rsid w:val="00450914"/>
    <w:rsid w:val="0045753F"/>
    <w:rsid w:val="00460E65"/>
    <w:rsid w:val="00461738"/>
    <w:rsid w:val="0046351B"/>
    <w:rsid w:val="00463A55"/>
    <w:rsid w:val="00464FDB"/>
    <w:rsid w:val="0046759C"/>
    <w:rsid w:val="00473E2A"/>
    <w:rsid w:val="00475D0A"/>
    <w:rsid w:val="0048164F"/>
    <w:rsid w:val="00490563"/>
    <w:rsid w:val="004A0476"/>
    <w:rsid w:val="004A1860"/>
    <w:rsid w:val="004A1D98"/>
    <w:rsid w:val="004A4ABB"/>
    <w:rsid w:val="004A6F8A"/>
    <w:rsid w:val="004C0518"/>
    <w:rsid w:val="004C5F81"/>
    <w:rsid w:val="004D779B"/>
    <w:rsid w:val="004E56EE"/>
    <w:rsid w:val="00516609"/>
    <w:rsid w:val="00517B41"/>
    <w:rsid w:val="0052716D"/>
    <w:rsid w:val="00536A6F"/>
    <w:rsid w:val="00544051"/>
    <w:rsid w:val="0054470C"/>
    <w:rsid w:val="005451E9"/>
    <w:rsid w:val="00553323"/>
    <w:rsid w:val="00563D5E"/>
    <w:rsid w:val="00571CAB"/>
    <w:rsid w:val="00576E5A"/>
    <w:rsid w:val="005841F9"/>
    <w:rsid w:val="00591FF7"/>
    <w:rsid w:val="005A2E07"/>
    <w:rsid w:val="005B1156"/>
    <w:rsid w:val="005B5AAA"/>
    <w:rsid w:val="005C4CE5"/>
    <w:rsid w:val="005C51E8"/>
    <w:rsid w:val="005C7190"/>
    <w:rsid w:val="005D66A3"/>
    <w:rsid w:val="005F5C74"/>
    <w:rsid w:val="005F63A1"/>
    <w:rsid w:val="005F674A"/>
    <w:rsid w:val="005F7F39"/>
    <w:rsid w:val="00602039"/>
    <w:rsid w:val="00604627"/>
    <w:rsid w:val="00610A5B"/>
    <w:rsid w:val="006154DE"/>
    <w:rsid w:val="006160A8"/>
    <w:rsid w:val="006248E5"/>
    <w:rsid w:val="00625589"/>
    <w:rsid w:val="00632CD2"/>
    <w:rsid w:val="00636957"/>
    <w:rsid w:val="00640F33"/>
    <w:rsid w:val="00655D31"/>
    <w:rsid w:val="006678E8"/>
    <w:rsid w:val="00672BC3"/>
    <w:rsid w:val="006731E4"/>
    <w:rsid w:val="00682396"/>
    <w:rsid w:val="00686BF8"/>
    <w:rsid w:val="00690B5A"/>
    <w:rsid w:val="00696B14"/>
    <w:rsid w:val="006A10AE"/>
    <w:rsid w:val="006A42AB"/>
    <w:rsid w:val="006B66AE"/>
    <w:rsid w:val="006B7213"/>
    <w:rsid w:val="006C26B7"/>
    <w:rsid w:val="006D21CF"/>
    <w:rsid w:val="006D3114"/>
    <w:rsid w:val="006D3660"/>
    <w:rsid w:val="006D5C08"/>
    <w:rsid w:val="006E083D"/>
    <w:rsid w:val="006E4347"/>
    <w:rsid w:val="006E55D2"/>
    <w:rsid w:val="006E76D3"/>
    <w:rsid w:val="006F4121"/>
    <w:rsid w:val="006F44EF"/>
    <w:rsid w:val="00702B56"/>
    <w:rsid w:val="00702FAE"/>
    <w:rsid w:val="007037BE"/>
    <w:rsid w:val="00703AF8"/>
    <w:rsid w:val="00710F71"/>
    <w:rsid w:val="0071122B"/>
    <w:rsid w:val="00712618"/>
    <w:rsid w:val="00713F51"/>
    <w:rsid w:val="007173AF"/>
    <w:rsid w:val="00721E76"/>
    <w:rsid w:val="00726D59"/>
    <w:rsid w:val="00727347"/>
    <w:rsid w:val="00730D79"/>
    <w:rsid w:val="00737EEE"/>
    <w:rsid w:val="00741C80"/>
    <w:rsid w:val="00750352"/>
    <w:rsid w:val="00751CDE"/>
    <w:rsid w:val="007533E8"/>
    <w:rsid w:val="00760150"/>
    <w:rsid w:val="00760203"/>
    <w:rsid w:val="00773621"/>
    <w:rsid w:val="0077558A"/>
    <w:rsid w:val="00780067"/>
    <w:rsid w:val="0078355B"/>
    <w:rsid w:val="007A0896"/>
    <w:rsid w:val="007A1970"/>
    <w:rsid w:val="007A40F1"/>
    <w:rsid w:val="007A617D"/>
    <w:rsid w:val="007B141F"/>
    <w:rsid w:val="007B1F42"/>
    <w:rsid w:val="007B3E1B"/>
    <w:rsid w:val="007B5227"/>
    <w:rsid w:val="007B5878"/>
    <w:rsid w:val="007B60AB"/>
    <w:rsid w:val="007C6538"/>
    <w:rsid w:val="007D356F"/>
    <w:rsid w:val="007D6B36"/>
    <w:rsid w:val="007E1621"/>
    <w:rsid w:val="007E54D2"/>
    <w:rsid w:val="007E6D3A"/>
    <w:rsid w:val="007F2D1B"/>
    <w:rsid w:val="007F5B0F"/>
    <w:rsid w:val="008030B8"/>
    <w:rsid w:val="00804754"/>
    <w:rsid w:val="00832162"/>
    <w:rsid w:val="00836741"/>
    <w:rsid w:val="0083729B"/>
    <w:rsid w:val="00840F42"/>
    <w:rsid w:val="00843318"/>
    <w:rsid w:val="0084698F"/>
    <w:rsid w:val="0085451A"/>
    <w:rsid w:val="008570E5"/>
    <w:rsid w:val="0086117B"/>
    <w:rsid w:val="008613CA"/>
    <w:rsid w:val="008703A5"/>
    <w:rsid w:val="008A6698"/>
    <w:rsid w:val="008B192A"/>
    <w:rsid w:val="008B4AE8"/>
    <w:rsid w:val="008C0D68"/>
    <w:rsid w:val="008C66EA"/>
    <w:rsid w:val="008C68E4"/>
    <w:rsid w:val="008D44AA"/>
    <w:rsid w:val="008F2840"/>
    <w:rsid w:val="008F2A57"/>
    <w:rsid w:val="00907747"/>
    <w:rsid w:val="00913B59"/>
    <w:rsid w:val="00914550"/>
    <w:rsid w:val="009211A9"/>
    <w:rsid w:val="00931124"/>
    <w:rsid w:val="00937910"/>
    <w:rsid w:val="009447CF"/>
    <w:rsid w:val="009456A5"/>
    <w:rsid w:val="00950B84"/>
    <w:rsid w:val="009524FF"/>
    <w:rsid w:val="00956A72"/>
    <w:rsid w:val="00960A4F"/>
    <w:rsid w:val="00962770"/>
    <w:rsid w:val="0096384F"/>
    <w:rsid w:val="00964E77"/>
    <w:rsid w:val="00977627"/>
    <w:rsid w:val="009825C3"/>
    <w:rsid w:val="00984169"/>
    <w:rsid w:val="00987247"/>
    <w:rsid w:val="00992C56"/>
    <w:rsid w:val="009964BA"/>
    <w:rsid w:val="009B3AB9"/>
    <w:rsid w:val="009B60CA"/>
    <w:rsid w:val="009B7B2F"/>
    <w:rsid w:val="009B7ECA"/>
    <w:rsid w:val="009C4D77"/>
    <w:rsid w:val="009D06D8"/>
    <w:rsid w:val="009D4065"/>
    <w:rsid w:val="009E386A"/>
    <w:rsid w:val="009E4193"/>
    <w:rsid w:val="009F052D"/>
    <w:rsid w:val="009F0578"/>
    <w:rsid w:val="00A000D9"/>
    <w:rsid w:val="00A00F88"/>
    <w:rsid w:val="00A013CB"/>
    <w:rsid w:val="00A15B6B"/>
    <w:rsid w:val="00A2158F"/>
    <w:rsid w:val="00A43F3F"/>
    <w:rsid w:val="00A61661"/>
    <w:rsid w:val="00A65E3E"/>
    <w:rsid w:val="00A6716F"/>
    <w:rsid w:val="00A77F74"/>
    <w:rsid w:val="00A82036"/>
    <w:rsid w:val="00A91E46"/>
    <w:rsid w:val="00A971DE"/>
    <w:rsid w:val="00AA7087"/>
    <w:rsid w:val="00AB2A74"/>
    <w:rsid w:val="00AB6346"/>
    <w:rsid w:val="00AE292E"/>
    <w:rsid w:val="00AE5BF2"/>
    <w:rsid w:val="00AE786A"/>
    <w:rsid w:val="00AF3266"/>
    <w:rsid w:val="00B03F1E"/>
    <w:rsid w:val="00B05CD0"/>
    <w:rsid w:val="00B13E35"/>
    <w:rsid w:val="00B16CE3"/>
    <w:rsid w:val="00B20C79"/>
    <w:rsid w:val="00B252CC"/>
    <w:rsid w:val="00B27C96"/>
    <w:rsid w:val="00B42C4D"/>
    <w:rsid w:val="00B43411"/>
    <w:rsid w:val="00B50E94"/>
    <w:rsid w:val="00B51C2F"/>
    <w:rsid w:val="00B6736D"/>
    <w:rsid w:val="00B67F3B"/>
    <w:rsid w:val="00B72FB6"/>
    <w:rsid w:val="00B7369D"/>
    <w:rsid w:val="00B73EB3"/>
    <w:rsid w:val="00B772B0"/>
    <w:rsid w:val="00B802F8"/>
    <w:rsid w:val="00B91B5E"/>
    <w:rsid w:val="00B9301F"/>
    <w:rsid w:val="00B9642C"/>
    <w:rsid w:val="00B96D35"/>
    <w:rsid w:val="00BA7554"/>
    <w:rsid w:val="00BB7081"/>
    <w:rsid w:val="00BC78E3"/>
    <w:rsid w:val="00BD4400"/>
    <w:rsid w:val="00BD6FBB"/>
    <w:rsid w:val="00BE4451"/>
    <w:rsid w:val="00BE64CD"/>
    <w:rsid w:val="00BE6CF8"/>
    <w:rsid w:val="00BF392D"/>
    <w:rsid w:val="00C00894"/>
    <w:rsid w:val="00C17E93"/>
    <w:rsid w:val="00C25321"/>
    <w:rsid w:val="00C3792B"/>
    <w:rsid w:val="00C44BE4"/>
    <w:rsid w:val="00C4599A"/>
    <w:rsid w:val="00C5075B"/>
    <w:rsid w:val="00C54F6C"/>
    <w:rsid w:val="00C56AE9"/>
    <w:rsid w:val="00C61E15"/>
    <w:rsid w:val="00C6707B"/>
    <w:rsid w:val="00C67316"/>
    <w:rsid w:val="00C76669"/>
    <w:rsid w:val="00C82A97"/>
    <w:rsid w:val="00C83413"/>
    <w:rsid w:val="00C85560"/>
    <w:rsid w:val="00C8572B"/>
    <w:rsid w:val="00C85DCF"/>
    <w:rsid w:val="00C90259"/>
    <w:rsid w:val="00C902EC"/>
    <w:rsid w:val="00C914D3"/>
    <w:rsid w:val="00C9478F"/>
    <w:rsid w:val="00CA0F53"/>
    <w:rsid w:val="00CA506A"/>
    <w:rsid w:val="00CA5155"/>
    <w:rsid w:val="00CA6CCD"/>
    <w:rsid w:val="00CB1D64"/>
    <w:rsid w:val="00CB6B35"/>
    <w:rsid w:val="00CB7434"/>
    <w:rsid w:val="00CC3599"/>
    <w:rsid w:val="00CC666C"/>
    <w:rsid w:val="00CD0BCA"/>
    <w:rsid w:val="00CD7C0B"/>
    <w:rsid w:val="00CE22D7"/>
    <w:rsid w:val="00CE42AF"/>
    <w:rsid w:val="00CE4452"/>
    <w:rsid w:val="00CE5697"/>
    <w:rsid w:val="00CE7699"/>
    <w:rsid w:val="00CF1F6D"/>
    <w:rsid w:val="00CF36A1"/>
    <w:rsid w:val="00CF62DE"/>
    <w:rsid w:val="00CF74B2"/>
    <w:rsid w:val="00D0359E"/>
    <w:rsid w:val="00D03EDB"/>
    <w:rsid w:val="00D1344A"/>
    <w:rsid w:val="00D17476"/>
    <w:rsid w:val="00D2076C"/>
    <w:rsid w:val="00D20D55"/>
    <w:rsid w:val="00D21177"/>
    <w:rsid w:val="00D41480"/>
    <w:rsid w:val="00D45566"/>
    <w:rsid w:val="00D45DBD"/>
    <w:rsid w:val="00D461C7"/>
    <w:rsid w:val="00D4742B"/>
    <w:rsid w:val="00D53C07"/>
    <w:rsid w:val="00D54073"/>
    <w:rsid w:val="00D61287"/>
    <w:rsid w:val="00D639A5"/>
    <w:rsid w:val="00D70726"/>
    <w:rsid w:val="00D71EA2"/>
    <w:rsid w:val="00D73F35"/>
    <w:rsid w:val="00D74377"/>
    <w:rsid w:val="00D81106"/>
    <w:rsid w:val="00D838C9"/>
    <w:rsid w:val="00D86D49"/>
    <w:rsid w:val="00D90245"/>
    <w:rsid w:val="00DA0A56"/>
    <w:rsid w:val="00DB10D4"/>
    <w:rsid w:val="00DB10EB"/>
    <w:rsid w:val="00DB304A"/>
    <w:rsid w:val="00DB7317"/>
    <w:rsid w:val="00DC115E"/>
    <w:rsid w:val="00DC4443"/>
    <w:rsid w:val="00DC59A0"/>
    <w:rsid w:val="00DF0151"/>
    <w:rsid w:val="00DF1DFC"/>
    <w:rsid w:val="00DF3248"/>
    <w:rsid w:val="00DF42E0"/>
    <w:rsid w:val="00DF7257"/>
    <w:rsid w:val="00E010F9"/>
    <w:rsid w:val="00E025CE"/>
    <w:rsid w:val="00E02E84"/>
    <w:rsid w:val="00E1300B"/>
    <w:rsid w:val="00E22909"/>
    <w:rsid w:val="00E2743D"/>
    <w:rsid w:val="00E34612"/>
    <w:rsid w:val="00E36857"/>
    <w:rsid w:val="00E36AF0"/>
    <w:rsid w:val="00E440D3"/>
    <w:rsid w:val="00E525AC"/>
    <w:rsid w:val="00E52D6F"/>
    <w:rsid w:val="00E535B1"/>
    <w:rsid w:val="00E55900"/>
    <w:rsid w:val="00E55BE7"/>
    <w:rsid w:val="00E55F21"/>
    <w:rsid w:val="00E57CB2"/>
    <w:rsid w:val="00E65F26"/>
    <w:rsid w:val="00E73571"/>
    <w:rsid w:val="00E8101E"/>
    <w:rsid w:val="00E81B02"/>
    <w:rsid w:val="00E820EE"/>
    <w:rsid w:val="00E85436"/>
    <w:rsid w:val="00E86FB7"/>
    <w:rsid w:val="00E9101E"/>
    <w:rsid w:val="00EA076C"/>
    <w:rsid w:val="00EA7866"/>
    <w:rsid w:val="00EB33DC"/>
    <w:rsid w:val="00EB4D6A"/>
    <w:rsid w:val="00EC2353"/>
    <w:rsid w:val="00EC5414"/>
    <w:rsid w:val="00EC6A96"/>
    <w:rsid w:val="00ED3FBE"/>
    <w:rsid w:val="00ED6A22"/>
    <w:rsid w:val="00ED7762"/>
    <w:rsid w:val="00F03AA3"/>
    <w:rsid w:val="00F100D1"/>
    <w:rsid w:val="00F1092B"/>
    <w:rsid w:val="00F10AC4"/>
    <w:rsid w:val="00F14501"/>
    <w:rsid w:val="00F17923"/>
    <w:rsid w:val="00F2551B"/>
    <w:rsid w:val="00F264B3"/>
    <w:rsid w:val="00F26C6D"/>
    <w:rsid w:val="00F27D47"/>
    <w:rsid w:val="00F341E5"/>
    <w:rsid w:val="00F372E3"/>
    <w:rsid w:val="00F37B3D"/>
    <w:rsid w:val="00F42337"/>
    <w:rsid w:val="00F43CBF"/>
    <w:rsid w:val="00F503D7"/>
    <w:rsid w:val="00F5794B"/>
    <w:rsid w:val="00F62892"/>
    <w:rsid w:val="00F634B6"/>
    <w:rsid w:val="00F63B14"/>
    <w:rsid w:val="00F669BB"/>
    <w:rsid w:val="00F729FD"/>
    <w:rsid w:val="00F7305C"/>
    <w:rsid w:val="00F84320"/>
    <w:rsid w:val="00F8698E"/>
    <w:rsid w:val="00F877BE"/>
    <w:rsid w:val="00F903C9"/>
    <w:rsid w:val="00F93338"/>
    <w:rsid w:val="00F959D2"/>
    <w:rsid w:val="00FA5308"/>
    <w:rsid w:val="00FB7415"/>
    <w:rsid w:val="00FC06E4"/>
    <w:rsid w:val="00FD3B07"/>
    <w:rsid w:val="00FD5A27"/>
    <w:rsid w:val="00FE07DC"/>
    <w:rsid w:val="00FE13D7"/>
    <w:rsid w:val="00FF0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semiHidden/>
    <w:rsid w:val="00E3685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virginiamercury.com/2019/09/24/four-things-to-know-about-dominions-massive-wind-farm-proposal/" TargetMode="External"/><Relationship Id="rId18" Type="http://schemas.openxmlformats.org/officeDocument/2006/relationships/image" Target="media/image6.png"/><Relationship Id="rId26" Type="http://schemas.openxmlformats.org/officeDocument/2006/relationships/hyperlink" Target="https://www.c2es.org/document/greenhouse-gas-emissions-targets/" TargetMode="External"/><Relationship Id="rId39" Type="http://schemas.openxmlformats.org/officeDocument/2006/relationships/hyperlink" Target="https://www.epa.gov/ghgemissions/inventory-us-greenhouse-gas-emissions-and-sinks" TargetMode="External"/><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hyperlink" Target="https://www.greentechmedia.com/articles/read/offshore-wind-reaches-cost-competitiveness-without-subsidies#gs.2plxee"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www.boem.gov/press06172019/" TargetMode="External"/><Relationship Id="rId33" Type="http://schemas.openxmlformats.org/officeDocument/2006/relationships/hyperlink" Target="https://coast.noaa.gov/digitalcoast/data/acs" TargetMode="External"/><Relationship Id="rId38" Type="http://schemas.openxmlformats.org/officeDocument/2006/relationships/hyperlink" Target="https://gispub.epa.gov/neireport/2014/"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gwec.net/wp-content/uploads/2019/04/GWEC-Global-Wind-Report-2018.pdf"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awea.org/Awea/media/Resources/Fact%20Sheets/AWEA_Offshore-Wind-Industry-FINAL.pdf" TargetMode="External"/><Relationship Id="rId32" Type="http://schemas.openxmlformats.org/officeDocument/2006/relationships/hyperlink" Target="https://aamboceanservice.blob.core.windows.net/oceanservice-prod/facts/coastal-population-report.pdf" TargetMode="External"/><Relationship Id="rId37" Type="http://schemas.openxmlformats.org/officeDocument/2006/relationships/hyperlink" Target="https://www.eia.gov/outlooks/aeo/pdf/aeo2019.pdf" TargetMode="Externa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www.ge.com/renewableenergy/wind-energy/offshore-wind/haliade-x-offshore-turbine" TargetMode="External"/><Relationship Id="rId36" Type="http://schemas.openxmlformats.org/officeDocument/2006/relationships/hyperlink" Target="https://www.eia.gov/tools/faqs/faq.php?id=427&amp;t=4" TargetMode="Externa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hyperlink" Target="https://www.bpu.state.nj.us/bpu/newsroom/2019/approved/20190621.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castlewind.com/castle-wind-and-monterey-bay-community-power-sign-agreement-in-anticipation-of-offshore-wind-project-off-the-coast-of-morro-bay/" TargetMode="External"/><Relationship Id="rId30" Type="http://schemas.openxmlformats.org/officeDocument/2006/relationships/hyperlink" Target="https://www.lazard.com/media/450784/lazards-levelized-cost-of-energy-version-120-vfinal.pdf" TargetMode="External"/><Relationship Id="rId35" Type="http://schemas.openxmlformats.org/officeDocument/2006/relationships/hyperlink" Target="https://www.eia.gov/energyexplained/us-energy-fac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2.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3.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90A7CC8-61DB-4D2F-9124-27AEBEEEB8E0}">
  <ds:schemaRefs>
    <ds:schemaRef ds:uri="http://schemas.microsoft.com/sharepoint/v3/fields"/>
    <ds:schemaRef ds:uri="a65fb547-1b02-4b77-882d-72553d3f5ce5"/>
    <ds:schemaRef ds:uri="http://purl.org/dc/terms/"/>
    <ds:schemaRef ds:uri="http://schemas.microsoft.com/office/infopath/2007/PartnerControls"/>
    <ds:schemaRef ds:uri="http://schemas.openxmlformats.org/package/2006/metadata/core-properties"/>
    <ds:schemaRef ds:uri="http://purl.org/dc/dcmitype/"/>
    <ds:schemaRef ds:uri="4ffa91fb-a0ff-4ac5-b2db-65c790d184a4"/>
    <ds:schemaRef ds:uri="http://schemas.microsoft.com/sharepoint.v3"/>
    <ds:schemaRef ds:uri="5ddedca0-709f-4917-a305-42d5cb3ea1ba"/>
    <ds:schemaRef ds:uri="http://schemas.microsoft.com/office/2006/documentManagement/types"/>
    <ds:schemaRef ds:uri="http://schemas.microsoft.com/office/2006/metadata/properties"/>
    <ds:schemaRef ds:uri="http://schemas.microsoft.com/sharepoint/v3"/>
    <ds:schemaRef ds:uri="http://www.w3.org/XML/1998/namespace"/>
    <ds:schemaRef ds:uri="http://purl.org/dc/elements/1.1/"/>
  </ds:schemaRefs>
</ds:datastoreItem>
</file>

<file path=customXml/itemProps5.xml><?xml version="1.0" encoding="utf-8"?>
<ds:datastoreItem xmlns:ds="http://schemas.openxmlformats.org/officeDocument/2006/customXml" ds:itemID="{4933123F-4F57-4630-B50F-026F12D3E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10</Pages>
  <Words>6930</Words>
  <Characters>39506</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41</cp:revision>
  <dcterms:created xsi:type="dcterms:W3CDTF">2019-10-01T14:55:00Z</dcterms:created>
  <dcterms:modified xsi:type="dcterms:W3CDTF">2019-10-03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